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DA1BD" w14:textId="77777777" w:rsidR="00D13930" w:rsidRDefault="00D13930">
      <w:pPr>
        <w:rPr>
          <w:lang w:bidi="fa-IR"/>
        </w:rPr>
      </w:pPr>
    </w:p>
    <w:p w14:paraId="33728FCD" w14:textId="77777777" w:rsidR="00D13930" w:rsidRDefault="00D13930"/>
    <w:tbl>
      <w:tblPr>
        <w:tblStyle w:val="TableGrid"/>
        <w:tblW w:w="9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4824"/>
        <w:gridCol w:w="2996"/>
        <w:gridCol w:w="330"/>
      </w:tblGrid>
      <w:tr w:rsidR="00234394" w14:paraId="51337945" w14:textId="77777777" w:rsidTr="00C77AA5">
        <w:trPr>
          <w:gridAfter w:val="1"/>
          <w:wAfter w:w="330" w:type="dxa"/>
          <w:trHeight w:val="914"/>
        </w:trPr>
        <w:tc>
          <w:tcPr>
            <w:tcW w:w="1810" w:type="dxa"/>
          </w:tcPr>
          <w:p w14:paraId="4D037188" w14:textId="77777777" w:rsidR="00234394" w:rsidRDefault="00234394">
            <w:r>
              <w:rPr>
                <w:noProof/>
              </w:rPr>
              <w:drawing>
                <wp:anchor distT="0" distB="0" distL="114300" distR="114300" simplePos="0" relativeHeight="251661312" behindDoc="0" locked="0" layoutInCell="1" allowOverlap="1" wp14:anchorId="78653F0B" wp14:editId="5F308DD8">
                  <wp:simplePos x="0" y="0"/>
                  <wp:positionH relativeFrom="column">
                    <wp:posOffset>120650</wp:posOffset>
                  </wp:positionH>
                  <wp:positionV relativeFrom="paragraph">
                    <wp:posOffset>145415</wp:posOffset>
                  </wp:positionV>
                  <wp:extent cx="828675" cy="34671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jpg"/>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28675" cy="3467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7820" w:type="dxa"/>
            <w:gridSpan w:val="2"/>
          </w:tcPr>
          <w:p w14:paraId="182741E1" w14:textId="77777777" w:rsidR="00B272B8" w:rsidRDefault="00B272B8">
            <w:pPr>
              <w:rPr>
                <w:rFonts w:asciiTheme="majorBidi" w:hAnsiTheme="majorBidi" w:cstheme="majorBidi"/>
                <w:b/>
                <w:bCs/>
                <w:i/>
                <w:iCs/>
                <w:sz w:val="20"/>
                <w:szCs w:val="20"/>
              </w:rPr>
            </w:pPr>
          </w:p>
          <w:p w14:paraId="3A951197" w14:textId="77777777" w:rsidR="0053420C" w:rsidRDefault="0053420C" w:rsidP="00362E3C">
            <w:r w:rsidRPr="0053420C">
              <w:rPr>
                <w:rFonts w:asciiTheme="majorBidi" w:hAnsiTheme="majorBidi" w:cstheme="majorBidi"/>
                <w:b/>
                <w:bCs/>
                <w:i/>
                <w:iCs/>
                <w:sz w:val="20"/>
                <w:szCs w:val="20"/>
              </w:rPr>
              <w:t>Asian Exercise and Sport Science Journal</w:t>
            </w:r>
          </w:p>
          <w:p w14:paraId="51A2A0A2" w14:textId="1BA8ECE7" w:rsidR="00234394" w:rsidRPr="003D04F8" w:rsidRDefault="00000000" w:rsidP="00362E3C">
            <w:pPr>
              <w:rPr>
                <w:rFonts w:asciiTheme="majorBidi" w:hAnsiTheme="majorBidi" w:cstheme="majorBidi"/>
                <w:sz w:val="16"/>
                <w:szCs w:val="16"/>
              </w:rPr>
            </w:pPr>
            <w:dir w:val="ltr">
              <w:r w:rsidR="0053420C" w:rsidRPr="0053420C">
                <w:rPr>
                  <w:rFonts w:asciiTheme="majorBidi" w:hAnsiTheme="majorBidi" w:cstheme="majorBidi"/>
                  <w:sz w:val="16"/>
                  <w:szCs w:val="16"/>
                </w:rPr>
                <w:t>2588-4832</w:t>
              </w:r>
              <w:r w:rsidR="00234394">
                <w:rPr>
                  <w:rFonts w:asciiTheme="majorBidi" w:hAnsiTheme="majorBidi" w:cstheme="majorBidi"/>
                  <w:sz w:val="16"/>
                  <w:szCs w:val="16"/>
                </w:rPr>
                <w:t xml:space="preserve">       www.</w:t>
              </w:r>
              <w:r w:rsidR="00362E3C">
                <w:rPr>
                  <w:rFonts w:asciiTheme="majorBidi" w:hAnsiTheme="majorBidi" w:cstheme="majorBidi"/>
                  <w:sz w:val="16"/>
                  <w:szCs w:val="16"/>
                </w:rPr>
                <w:t>aesasport</w:t>
              </w:r>
              <w:r w:rsidR="00234394">
                <w:rPr>
                  <w:rFonts w:asciiTheme="majorBidi" w:hAnsiTheme="majorBidi" w:cstheme="majorBidi"/>
                  <w:sz w:val="16"/>
                  <w:szCs w:val="16"/>
                </w:rPr>
                <w:t>.com</w:t>
              </w:r>
              <w:r w:rsidR="00EA1C72">
                <w:t>‬</w:t>
              </w:r>
              <w:r w:rsidR="00B34776">
                <w:t>‬</w:t>
              </w:r>
              <w:r>
                <w:t>‬</w:t>
              </w:r>
            </w:dir>
          </w:p>
          <w:p w14:paraId="66F93B98" w14:textId="77777777" w:rsidR="00234394" w:rsidRDefault="00234394" w:rsidP="00362E3C">
            <w:pPr>
              <w:rPr>
                <w:sz w:val="24"/>
                <w:szCs w:val="24"/>
              </w:rPr>
            </w:pPr>
            <w:r w:rsidRPr="003D04F8">
              <w:rPr>
                <w:rFonts w:asciiTheme="majorBidi" w:hAnsiTheme="majorBidi" w:cstheme="majorBidi"/>
                <w:sz w:val="16"/>
                <w:szCs w:val="16"/>
              </w:rPr>
              <w:t>Vol.</w:t>
            </w:r>
            <w:r w:rsidR="00362E3C">
              <w:rPr>
                <w:rFonts w:asciiTheme="majorBidi" w:hAnsiTheme="majorBidi" w:cstheme="majorBidi"/>
                <w:sz w:val="16"/>
                <w:szCs w:val="16"/>
              </w:rPr>
              <w:t>1</w:t>
            </w:r>
            <w:r w:rsidR="00854643">
              <w:rPr>
                <w:rFonts w:asciiTheme="majorBidi" w:hAnsiTheme="majorBidi" w:cstheme="majorBidi"/>
                <w:sz w:val="16"/>
                <w:szCs w:val="16"/>
              </w:rPr>
              <w:t xml:space="preserve"> No.1</w:t>
            </w:r>
          </w:p>
          <w:p w14:paraId="027020C5" w14:textId="77777777" w:rsidR="00234394" w:rsidRPr="007F3D62" w:rsidRDefault="00234394" w:rsidP="006427B4">
            <w:pPr>
              <w:rPr>
                <w:rFonts w:asciiTheme="majorBidi" w:hAnsiTheme="majorBidi" w:cstheme="majorBidi"/>
                <w:b/>
                <w:bCs/>
                <w:sz w:val="16"/>
                <w:szCs w:val="16"/>
              </w:rPr>
            </w:pPr>
            <w:r w:rsidRPr="007F3D62">
              <w:rPr>
                <w:rFonts w:asciiTheme="majorBidi" w:hAnsiTheme="majorBidi" w:cstheme="majorBidi"/>
                <w:b/>
                <w:bCs/>
                <w:sz w:val="16"/>
                <w:szCs w:val="16"/>
              </w:rPr>
              <w:t xml:space="preserve">Received:       , Accepted:       , Available online: </w:t>
            </w:r>
          </w:p>
          <w:p w14:paraId="22A5E449" w14:textId="77777777" w:rsidR="00234394" w:rsidRDefault="00234394"/>
        </w:tc>
      </w:tr>
      <w:tr w:rsidR="00D13930" w14:paraId="6D335A67" w14:textId="77777777" w:rsidTr="00234394">
        <w:trPr>
          <w:trHeight w:val="191"/>
        </w:trPr>
        <w:tc>
          <w:tcPr>
            <w:tcW w:w="1810" w:type="dxa"/>
          </w:tcPr>
          <w:p w14:paraId="3EC0381D" w14:textId="77777777" w:rsidR="00D13930" w:rsidRDefault="00D13930">
            <w:pPr>
              <w:rPr>
                <w:noProof/>
              </w:rPr>
            </w:pPr>
          </w:p>
        </w:tc>
        <w:tc>
          <w:tcPr>
            <w:tcW w:w="4824" w:type="dxa"/>
          </w:tcPr>
          <w:p w14:paraId="6F358786" w14:textId="77777777" w:rsidR="00D13930" w:rsidRPr="003D04F8" w:rsidRDefault="00D13930">
            <w:pPr>
              <w:rPr>
                <w:rFonts w:asciiTheme="majorBidi" w:hAnsiTheme="majorBidi" w:cstheme="majorBidi"/>
                <w:b/>
                <w:bCs/>
                <w:i/>
                <w:iCs/>
                <w:sz w:val="20"/>
                <w:szCs w:val="20"/>
              </w:rPr>
            </w:pPr>
          </w:p>
        </w:tc>
        <w:tc>
          <w:tcPr>
            <w:tcW w:w="3326" w:type="dxa"/>
            <w:gridSpan w:val="2"/>
          </w:tcPr>
          <w:p w14:paraId="739D1B75" w14:textId="77777777" w:rsidR="00D13930" w:rsidRDefault="00D13930"/>
        </w:tc>
      </w:tr>
    </w:tbl>
    <w:p w14:paraId="662007D8" w14:textId="77777777" w:rsidR="00D13930" w:rsidRPr="00AC3E89" w:rsidRDefault="00D13930" w:rsidP="00AC3E89">
      <w:pPr>
        <w:jc w:val="center"/>
        <w:rPr>
          <w:rFonts w:asciiTheme="majorBidi" w:hAnsiTheme="majorBidi" w:cstheme="majorBidi"/>
          <w:b/>
          <w:bCs/>
          <w:sz w:val="26"/>
          <w:szCs w:val="26"/>
        </w:rPr>
      </w:pPr>
      <w:r w:rsidRPr="00AC3E89">
        <w:rPr>
          <w:rFonts w:asciiTheme="majorBidi" w:hAnsiTheme="majorBidi" w:cstheme="majorBidi"/>
          <w:b/>
          <w:bCs/>
          <w:sz w:val="26"/>
          <w:szCs w:val="26"/>
        </w:rPr>
        <w:t>Title (</w:t>
      </w:r>
      <w:r w:rsidRPr="00AC3E89">
        <w:rPr>
          <w:rFonts w:asciiTheme="majorBidi" w:hAnsiTheme="majorBidi" w:cstheme="majorBidi"/>
          <w:b/>
          <w:bCs/>
          <w:color w:val="FF0000"/>
          <w:sz w:val="26"/>
          <w:szCs w:val="26"/>
        </w:rPr>
        <w:t>Times New Roman 13 Bold</w:t>
      </w:r>
      <w:r w:rsidRPr="00AC3E89">
        <w:rPr>
          <w:rFonts w:asciiTheme="majorBidi" w:hAnsiTheme="majorBidi" w:cstheme="majorBidi"/>
          <w:b/>
          <w:bCs/>
          <w:sz w:val="26"/>
          <w:szCs w:val="26"/>
        </w:rPr>
        <w:t>)</w:t>
      </w:r>
    </w:p>
    <w:p w14:paraId="75D9CEFE" w14:textId="77777777" w:rsidR="00D13930" w:rsidRDefault="00D13930" w:rsidP="00A03272">
      <w:pPr>
        <w:jc w:val="center"/>
        <w:rPr>
          <w:rFonts w:asciiTheme="majorBidi" w:hAnsiTheme="majorBidi" w:cstheme="majorBidi"/>
          <w:b/>
          <w:bCs/>
          <w:sz w:val="20"/>
          <w:szCs w:val="20"/>
        </w:rPr>
      </w:pPr>
    </w:p>
    <w:p w14:paraId="3FE6EB32" w14:textId="77777777" w:rsidR="00D13930" w:rsidRDefault="00D13930" w:rsidP="007565A3">
      <w:pPr>
        <w:jc w:val="center"/>
        <w:rPr>
          <w:rFonts w:asciiTheme="majorBidi" w:hAnsiTheme="majorBidi" w:cstheme="majorBidi"/>
          <w:b/>
          <w:bCs/>
          <w:sz w:val="20"/>
          <w:szCs w:val="20"/>
        </w:rPr>
      </w:pPr>
      <w:r>
        <w:rPr>
          <w:rFonts w:asciiTheme="majorBidi" w:hAnsiTheme="majorBidi" w:cstheme="majorBidi"/>
          <w:b/>
          <w:bCs/>
          <w:sz w:val="20"/>
          <w:szCs w:val="20"/>
        </w:rPr>
        <w:t xml:space="preserve"> </w:t>
      </w:r>
      <w:r w:rsidRPr="00A03272">
        <w:rPr>
          <w:rFonts w:asciiTheme="majorBidi" w:hAnsiTheme="majorBidi" w:cstheme="majorBidi"/>
          <w:b/>
          <w:bCs/>
          <w:sz w:val="20"/>
          <w:szCs w:val="20"/>
        </w:rPr>
        <w:t>Author A</w:t>
      </w:r>
      <w:r w:rsidRPr="00A03272">
        <w:rPr>
          <w:rFonts w:asciiTheme="majorBidi" w:hAnsiTheme="majorBidi" w:cstheme="majorBidi"/>
          <w:b/>
          <w:bCs/>
          <w:sz w:val="20"/>
          <w:szCs w:val="20"/>
          <w:vertAlign w:val="superscript"/>
        </w:rPr>
        <w:t>1</w:t>
      </w:r>
      <w:r>
        <w:rPr>
          <w:rFonts w:asciiTheme="majorBidi" w:hAnsiTheme="majorBidi" w:cstheme="majorBidi"/>
          <w:b/>
          <w:bCs/>
          <w:sz w:val="20"/>
          <w:szCs w:val="20"/>
          <w:vertAlign w:val="superscript"/>
        </w:rPr>
        <w:t xml:space="preserve"> *</w:t>
      </w:r>
      <w:r w:rsidRPr="00A03272">
        <w:rPr>
          <w:rFonts w:asciiTheme="majorBidi" w:hAnsiTheme="majorBidi" w:cstheme="majorBidi"/>
          <w:b/>
          <w:bCs/>
          <w:sz w:val="20"/>
          <w:szCs w:val="20"/>
        </w:rPr>
        <w:t>, Author B</w:t>
      </w:r>
      <w:r w:rsidRPr="00A03272">
        <w:rPr>
          <w:rFonts w:asciiTheme="majorBidi" w:hAnsiTheme="majorBidi" w:cstheme="majorBidi"/>
          <w:b/>
          <w:bCs/>
          <w:sz w:val="20"/>
          <w:szCs w:val="20"/>
          <w:vertAlign w:val="superscript"/>
        </w:rPr>
        <w:t>2</w:t>
      </w:r>
      <w:r w:rsidRPr="00A03272">
        <w:rPr>
          <w:rFonts w:asciiTheme="majorBidi" w:hAnsiTheme="majorBidi" w:cstheme="majorBidi"/>
          <w:b/>
          <w:bCs/>
          <w:sz w:val="20"/>
          <w:szCs w:val="20"/>
        </w:rPr>
        <w:t>, Author C</w:t>
      </w:r>
      <w:r w:rsidRPr="00A03272">
        <w:rPr>
          <w:rFonts w:asciiTheme="majorBidi" w:hAnsiTheme="majorBidi" w:cstheme="majorBidi"/>
          <w:b/>
          <w:bCs/>
          <w:sz w:val="20"/>
          <w:szCs w:val="20"/>
          <w:vertAlign w:val="superscript"/>
        </w:rPr>
        <w:t>3</w:t>
      </w:r>
      <w:r w:rsidRPr="00A03272">
        <w:rPr>
          <w:rFonts w:asciiTheme="majorBidi" w:hAnsiTheme="majorBidi" w:cstheme="majorBidi"/>
          <w:b/>
          <w:bCs/>
          <w:sz w:val="20"/>
          <w:szCs w:val="20"/>
        </w:rPr>
        <w:t>, Author D</w:t>
      </w:r>
      <w:r w:rsidRPr="00A03272">
        <w:rPr>
          <w:rFonts w:asciiTheme="majorBidi" w:hAnsiTheme="majorBidi" w:cstheme="majorBidi"/>
          <w:b/>
          <w:bCs/>
          <w:sz w:val="20"/>
          <w:szCs w:val="20"/>
          <w:vertAlign w:val="superscript"/>
        </w:rPr>
        <w:t>4</w:t>
      </w:r>
      <w:r>
        <w:rPr>
          <w:rFonts w:asciiTheme="majorBidi" w:hAnsiTheme="majorBidi" w:cstheme="majorBidi"/>
          <w:b/>
          <w:bCs/>
          <w:sz w:val="20"/>
          <w:szCs w:val="20"/>
          <w:vertAlign w:val="superscript"/>
        </w:rPr>
        <w:t xml:space="preserve"> (</w:t>
      </w:r>
      <w:r w:rsidRPr="00A03272">
        <w:rPr>
          <w:rFonts w:asciiTheme="majorBidi" w:hAnsiTheme="majorBidi" w:cstheme="majorBidi"/>
          <w:b/>
          <w:bCs/>
          <w:color w:val="FF0000"/>
          <w:sz w:val="20"/>
          <w:szCs w:val="20"/>
        </w:rPr>
        <w:t>Times new roman 10 bold</w:t>
      </w:r>
      <w:r>
        <w:rPr>
          <w:rFonts w:asciiTheme="majorBidi" w:hAnsiTheme="majorBidi" w:cstheme="majorBidi"/>
          <w:b/>
          <w:bCs/>
          <w:sz w:val="20"/>
          <w:szCs w:val="20"/>
        </w:rPr>
        <w:t>)</w:t>
      </w:r>
    </w:p>
    <w:p w14:paraId="18D9BFFF" w14:textId="77777777" w:rsidR="00AD7058" w:rsidRPr="00AD7058" w:rsidRDefault="00AD7058" w:rsidP="00AD7058">
      <w:pPr>
        <w:rPr>
          <w:rFonts w:asciiTheme="majorBidi" w:hAnsiTheme="majorBidi" w:cstheme="majorBidi"/>
          <w:i/>
          <w:iCs/>
          <w:sz w:val="18"/>
          <w:szCs w:val="18"/>
        </w:rPr>
      </w:pPr>
      <w:r w:rsidRPr="00AD7058">
        <w:rPr>
          <w:rFonts w:asciiTheme="majorBidi" w:hAnsiTheme="majorBidi" w:cstheme="majorBidi"/>
          <w:sz w:val="20"/>
          <w:szCs w:val="20"/>
          <w:vertAlign w:val="superscript"/>
        </w:rPr>
        <w:t>1</w:t>
      </w:r>
      <w:r w:rsidR="00D13930" w:rsidRPr="00AD7058">
        <w:rPr>
          <w:rFonts w:asciiTheme="majorBidi" w:hAnsiTheme="majorBidi" w:cstheme="majorBidi"/>
          <w:i/>
          <w:iCs/>
          <w:sz w:val="18"/>
          <w:szCs w:val="18"/>
        </w:rPr>
        <w:t xml:space="preserve">Affiliation </w:t>
      </w:r>
      <w:r w:rsidR="00FA13B7" w:rsidRPr="00AD7058">
        <w:rPr>
          <w:rFonts w:asciiTheme="majorBidi" w:hAnsiTheme="majorBidi" w:cstheme="majorBidi"/>
          <w:i/>
          <w:iCs/>
          <w:sz w:val="18"/>
          <w:szCs w:val="18"/>
        </w:rPr>
        <w:t>A</w:t>
      </w:r>
      <w:r>
        <w:rPr>
          <w:rFonts w:asciiTheme="majorBidi" w:hAnsiTheme="majorBidi" w:cstheme="majorBidi"/>
          <w:i/>
          <w:iCs/>
          <w:sz w:val="18"/>
          <w:szCs w:val="18"/>
        </w:rPr>
        <w:t xml:space="preserve">, </w:t>
      </w:r>
      <w:r w:rsidRPr="00AD7058">
        <w:rPr>
          <w:rFonts w:asciiTheme="majorBidi" w:hAnsiTheme="majorBidi" w:cstheme="majorBidi"/>
          <w:sz w:val="20"/>
          <w:szCs w:val="20"/>
          <w:vertAlign w:val="superscript"/>
        </w:rPr>
        <w:t>2</w:t>
      </w:r>
      <w:r w:rsidRPr="00AD7058">
        <w:rPr>
          <w:rFonts w:asciiTheme="majorBidi" w:hAnsiTheme="majorBidi" w:cstheme="majorBidi"/>
          <w:i/>
          <w:iCs/>
          <w:sz w:val="18"/>
          <w:szCs w:val="18"/>
        </w:rPr>
        <w:t>Affiliation B</w:t>
      </w:r>
      <w:r>
        <w:rPr>
          <w:rFonts w:asciiTheme="majorBidi" w:hAnsiTheme="majorBidi" w:cstheme="majorBidi"/>
          <w:i/>
          <w:iCs/>
          <w:sz w:val="18"/>
          <w:szCs w:val="18"/>
        </w:rPr>
        <w:t xml:space="preserve">, </w:t>
      </w:r>
      <w:r w:rsidRPr="00AD7058">
        <w:rPr>
          <w:rFonts w:asciiTheme="majorBidi" w:hAnsiTheme="majorBidi" w:cstheme="majorBidi"/>
          <w:sz w:val="20"/>
          <w:szCs w:val="20"/>
          <w:vertAlign w:val="superscript"/>
        </w:rPr>
        <w:t>3</w:t>
      </w:r>
      <w:r w:rsidRPr="00AD7058">
        <w:rPr>
          <w:rFonts w:asciiTheme="majorBidi" w:hAnsiTheme="majorBidi" w:cstheme="majorBidi"/>
          <w:i/>
          <w:iCs/>
          <w:sz w:val="18"/>
          <w:szCs w:val="18"/>
        </w:rPr>
        <w:t>Affiliation C</w:t>
      </w:r>
      <w:r>
        <w:rPr>
          <w:rFonts w:asciiTheme="majorBidi" w:hAnsiTheme="majorBidi" w:cstheme="majorBidi"/>
          <w:i/>
          <w:iCs/>
          <w:sz w:val="18"/>
          <w:szCs w:val="18"/>
        </w:rPr>
        <w:t xml:space="preserve">, </w:t>
      </w:r>
      <w:r w:rsidRPr="00AD7058">
        <w:rPr>
          <w:rFonts w:asciiTheme="majorBidi" w:hAnsiTheme="majorBidi" w:cstheme="majorBidi"/>
          <w:sz w:val="20"/>
          <w:szCs w:val="20"/>
          <w:vertAlign w:val="superscript"/>
        </w:rPr>
        <w:t>4</w:t>
      </w:r>
      <w:r w:rsidRPr="00AD7058">
        <w:rPr>
          <w:rFonts w:asciiTheme="majorBidi" w:hAnsiTheme="majorBidi" w:cstheme="majorBidi"/>
          <w:i/>
          <w:iCs/>
          <w:sz w:val="18"/>
          <w:szCs w:val="18"/>
        </w:rPr>
        <w:t>Affiliation</w:t>
      </w:r>
      <w:r w:rsidRPr="00C21667">
        <w:rPr>
          <w:rFonts w:asciiTheme="majorBidi" w:hAnsiTheme="majorBidi" w:cstheme="majorBidi"/>
          <w:i/>
          <w:iCs/>
          <w:sz w:val="18"/>
          <w:szCs w:val="18"/>
        </w:rPr>
        <w:t xml:space="preserve"> </w:t>
      </w:r>
      <w:r w:rsidR="00BF10C6" w:rsidRPr="00C21667">
        <w:rPr>
          <w:rFonts w:asciiTheme="majorBidi" w:hAnsiTheme="majorBidi" w:cstheme="majorBidi"/>
          <w:i/>
          <w:iCs/>
          <w:sz w:val="18"/>
          <w:szCs w:val="18"/>
        </w:rPr>
        <w:t>D</w:t>
      </w:r>
      <w:r w:rsidR="00BF10C6">
        <w:rPr>
          <w:rFonts w:asciiTheme="majorBidi" w:hAnsiTheme="majorBidi" w:cstheme="majorBidi"/>
          <w:i/>
          <w:iCs/>
          <w:sz w:val="18"/>
          <w:szCs w:val="18"/>
        </w:rPr>
        <w:t xml:space="preserve"> </w:t>
      </w:r>
      <w:r w:rsidR="00BF10C6" w:rsidRPr="00AD7058">
        <w:rPr>
          <w:rFonts w:asciiTheme="majorBidi" w:hAnsiTheme="majorBidi" w:cstheme="majorBidi"/>
          <w:i/>
          <w:iCs/>
          <w:sz w:val="18"/>
          <w:szCs w:val="18"/>
        </w:rPr>
        <w:t>(</w:t>
      </w:r>
      <w:r w:rsidRPr="00AD7058">
        <w:rPr>
          <w:rFonts w:asciiTheme="majorBidi" w:hAnsiTheme="majorBidi" w:cstheme="majorBidi"/>
          <w:i/>
          <w:iCs/>
          <w:color w:val="FF0000"/>
          <w:sz w:val="18"/>
          <w:szCs w:val="18"/>
        </w:rPr>
        <w:t>Times new roman 9 Italic</w:t>
      </w:r>
      <w:r w:rsidRPr="00AD7058">
        <w:rPr>
          <w:rFonts w:asciiTheme="majorBidi" w:hAnsiTheme="majorBidi" w:cstheme="majorBidi"/>
          <w:i/>
          <w:iCs/>
          <w:sz w:val="18"/>
          <w:szCs w:val="18"/>
        </w:rPr>
        <w:t>)</w:t>
      </w:r>
    </w:p>
    <w:p w14:paraId="74A76383" w14:textId="77777777" w:rsidR="00B97BA9" w:rsidRDefault="00B97BA9" w:rsidP="00234394">
      <w:pPr>
        <w:rPr>
          <w:rFonts w:asciiTheme="majorBidi" w:hAnsiTheme="majorBidi" w:cstheme="majorBidi"/>
          <w:b/>
          <w:bCs/>
          <w:sz w:val="24"/>
          <w:szCs w:val="24"/>
          <w:vertAlign w:val="superscript"/>
        </w:rPr>
      </w:pPr>
    </w:p>
    <w:p w14:paraId="54A19C8A" w14:textId="77777777" w:rsidR="00D13930" w:rsidRDefault="00D13930" w:rsidP="00234394">
      <w:pPr>
        <w:rPr>
          <w:rFonts w:asciiTheme="majorBidi" w:hAnsiTheme="majorBidi" w:cstheme="majorBidi"/>
          <w:sz w:val="24"/>
          <w:szCs w:val="24"/>
          <w:vertAlign w:val="superscript"/>
        </w:rPr>
      </w:pPr>
      <w:r>
        <w:rPr>
          <w:rFonts w:asciiTheme="majorBidi" w:hAnsiTheme="majorBidi" w:cstheme="majorBidi"/>
          <w:b/>
          <w:bCs/>
          <w:sz w:val="24"/>
          <w:szCs w:val="24"/>
          <w:vertAlign w:val="superscript"/>
        </w:rPr>
        <w:t xml:space="preserve">ABSTRACT: </w:t>
      </w:r>
      <w:r w:rsidRPr="00397289">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Pr>
          <w:rFonts w:asciiTheme="majorBidi" w:hAnsiTheme="majorBidi" w:cstheme="majorBidi"/>
          <w:sz w:val="24"/>
          <w:szCs w:val="24"/>
          <w:vertAlign w:val="superscript"/>
        </w:rPr>
        <w:t xml:space="preserve">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 </w:t>
      </w:r>
      <w:r w:rsidRPr="00E32F6C">
        <w:rPr>
          <w:rFonts w:asciiTheme="majorBidi" w:hAnsiTheme="majorBidi" w:cstheme="majorBidi"/>
          <w:b/>
          <w:bCs/>
          <w:sz w:val="24"/>
          <w:szCs w:val="24"/>
          <w:vertAlign w:val="superscript"/>
        </w:rPr>
        <w:t>Font, Times new roman 12</w:t>
      </w:r>
      <w:r>
        <w:rPr>
          <w:rFonts w:asciiTheme="majorBidi" w:hAnsiTheme="majorBidi" w:cstheme="majorBidi"/>
          <w:sz w:val="24"/>
          <w:szCs w:val="24"/>
          <w:vertAlign w:val="superscri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13930" w14:paraId="16BBF1AB" w14:textId="77777777" w:rsidTr="007A0DAA">
        <w:tc>
          <w:tcPr>
            <w:tcW w:w="9954" w:type="dxa"/>
            <w:shd w:val="clear" w:color="auto" w:fill="E7E6E6" w:themeFill="background2"/>
          </w:tcPr>
          <w:p w14:paraId="56FF2F07" w14:textId="77777777" w:rsidR="00D13930" w:rsidRPr="007A0DAA" w:rsidRDefault="00D13930" w:rsidP="00FA07D6">
            <w:pPr>
              <w:rPr>
                <w:rFonts w:asciiTheme="majorBidi" w:hAnsiTheme="majorBidi" w:cstheme="majorBidi"/>
                <w:b/>
                <w:bCs/>
                <w:sz w:val="24"/>
                <w:szCs w:val="24"/>
                <w:vertAlign w:val="superscript"/>
              </w:rPr>
            </w:pPr>
            <w:r>
              <w:rPr>
                <w:rFonts w:asciiTheme="majorBidi" w:hAnsiTheme="majorBidi" w:cstheme="majorBidi"/>
                <w:b/>
                <w:bCs/>
                <w:sz w:val="24"/>
                <w:szCs w:val="24"/>
                <w:vertAlign w:val="superscript"/>
              </w:rPr>
              <w:t>KEY WORDS</w:t>
            </w:r>
            <w:r>
              <w:rPr>
                <w:rFonts w:asciiTheme="majorBidi" w:hAnsiTheme="majorBidi" w:cstheme="majorBidi"/>
                <w:sz w:val="24"/>
                <w:szCs w:val="24"/>
                <w:vertAlign w:val="superscript"/>
              </w:rPr>
              <w:t xml:space="preserve"> xxxxxxxx, </w:t>
            </w:r>
            <w:r>
              <w:rPr>
                <w:rFonts w:asciiTheme="majorBidi" w:hAnsiTheme="majorBidi" w:cstheme="majorBidi"/>
                <w:b/>
                <w:bCs/>
                <w:sz w:val="24"/>
                <w:szCs w:val="24"/>
                <w:vertAlign w:val="superscript"/>
              </w:rPr>
              <w:t>xxxxxxxxxxxxxxxxxxxxxxx, xxxxxxxxxxxxxxxxxxxxxxxxxxx, xxxxxxxxxxxxxxxxxxxxxxxxxxxx</w:t>
            </w:r>
          </w:p>
        </w:tc>
      </w:tr>
    </w:tbl>
    <w:p w14:paraId="4332E398" w14:textId="77777777" w:rsidR="00D13930" w:rsidRDefault="00D13930" w:rsidP="00397289">
      <w:pPr>
        <w:rPr>
          <w:rFonts w:asciiTheme="majorBidi" w:hAnsiTheme="majorBidi" w:cstheme="majorBidi"/>
          <w:sz w:val="24"/>
          <w:szCs w:val="24"/>
          <w:vertAlign w:val="superscript"/>
        </w:rPr>
      </w:pPr>
    </w:p>
    <w:p w14:paraId="12521A15" w14:textId="77777777" w:rsidR="00D13930" w:rsidRDefault="00D13930" w:rsidP="00397289">
      <w:pPr>
        <w:rPr>
          <w:rFonts w:asciiTheme="majorBidi" w:hAnsiTheme="majorBidi" w:cstheme="majorBidi"/>
          <w:sz w:val="24"/>
          <w:szCs w:val="24"/>
          <w:vertAlign w:val="superscript"/>
        </w:rPr>
        <w:sectPr w:rsidR="00D13930" w:rsidSect="00234394">
          <w:headerReference w:type="default" r:id="rId8"/>
          <w:footerReference w:type="even" r:id="rId9"/>
          <w:footerReference w:type="default" r:id="rId10"/>
          <w:footerReference w:type="first" r:id="rId11"/>
          <w:pgSz w:w="12240" w:h="15840"/>
          <w:pgMar w:top="1440" w:right="1440" w:bottom="1440" w:left="1440" w:header="720" w:footer="720" w:gutter="0"/>
          <w:cols w:space="720"/>
          <w:titlePg/>
          <w:docGrid w:linePitch="360"/>
        </w:sectPr>
      </w:pPr>
    </w:p>
    <w:p w14:paraId="72BF65A0" w14:textId="77777777" w:rsidR="00D13930" w:rsidRDefault="00D13930" w:rsidP="00397289">
      <w:pPr>
        <w:contextualSpacing/>
        <w:rPr>
          <w:rFonts w:asciiTheme="majorBidi" w:hAnsiTheme="majorBidi" w:cstheme="majorBidi"/>
          <w:b/>
          <w:bCs/>
          <w:sz w:val="24"/>
          <w:szCs w:val="24"/>
          <w:vertAlign w:val="superscript"/>
        </w:rPr>
      </w:pPr>
      <w:r w:rsidRPr="00AC3E89">
        <w:rPr>
          <w:rFonts w:asciiTheme="majorBidi" w:hAnsiTheme="majorBidi" w:cstheme="majorBidi"/>
          <w:b/>
          <w:bCs/>
          <w:sz w:val="24"/>
          <w:szCs w:val="24"/>
          <w:vertAlign w:val="superscript"/>
        </w:rPr>
        <w:t>INTRODUCTION</w:t>
      </w:r>
    </w:p>
    <w:p w14:paraId="33AAAEB3" w14:textId="6439D8A1" w:rsidR="00D13930" w:rsidRPr="004C13F3" w:rsidRDefault="00D13930" w:rsidP="00FA07D6">
      <w:pPr>
        <w:spacing w:line="240" w:lineRule="auto"/>
        <w:ind w:firstLine="144"/>
        <w:contextualSpacing/>
        <w:rPr>
          <w:rFonts w:asciiTheme="majorBidi" w:hAnsiTheme="majorBidi" w:cstheme="majorBidi"/>
          <w:sz w:val="24"/>
          <w:szCs w:val="24"/>
          <w:vertAlign w:val="superscript"/>
        </w:r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000B16FF">
        <w:rPr>
          <w:rFonts w:asciiTheme="majorBidi" w:hAnsiTheme="majorBidi" w:cstheme="majorBidi"/>
          <w:sz w:val="24"/>
          <w:szCs w:val="24"/>
          <w:vertAlign w:val="superscript"/>
        </w:rPr>
        <w:fldChar w:fldCharType="begin"/>
      </w:r>
      <w:r w:rsidR="00730963">
        <w:rPr>
          <w:rFonts w:asciiTheme="majorBidi" w:hAnsiTheme="majorBidi" w:cstheme="majorBidi"/>
          <w:sz w:val="24"/>
          <w:szCs w:val="24"/>
          <w:vertAlign w:val="superscript"/>
        </w:rPr>
        <w:instrText xml:space="preserve"> ADDIN EN.CITE &lt;EndNote&gt;&lt;Cite&gt;&lt;Author&gt;La Monica&lt;/Author&gt;&lt;Year&gt;2015&lt;/Year&gt;&lt;RecNum&gt;379&lt;/RecNum&gt;&lt;DisplayText&gt;(1)&lt;/DisplayText&gt;&lt;record&gt;&lt;rec-number&gt;379&lt;/rec-number&gt;&lt;foreign-keys&gt;&lt;key app="EN" db-id="2w2f00s08dxv2yefrprvzva0rpd92pe9drdd" timestamp="1460720819"&gt;379&lt;/key&gt;&lt;/foreign-keys&gt;&lt;ref-type name="Journal Article"&gt;17&lt;/ref-type&gt;&lt;contributors&gt;&lt;authors&gt;&lt;author&gt;La Monica, MB&lt;/author&gt;&lt;author&gt;Fukuda, D&lt;/author&gt;&lt;author&gt;Beyer, K&lt;/author&gt;&lt;author&gt;Hoffman, MW&lt;/author&gt;&lt;author&gt;Miramonti, AA&lt;/author&gt;&lt;author&gt;Fragala, MS&lt;/author&gt;&lt;author&gt;Stout, JR&lt;/author&gt;&lt;author&gt;Hoffman, JR&lt;/author&gt;&lt;/authors&gt;&lt;/contributors&gt;&lt;titles&gt;&lt;title&gt;Evaluation of critical rest interval determined from repeated sprint ability testing&lt;/title&gt;&lt;secondary-title&gt;The Journal of sports medicine and physical fitness&lt;/secondary-title&gt;&lt;/titles&gt;&lt;dates&gt;&lt;year&gt;2015&lt;/year&gt;&lt;/dates&gt;&lt;isbn&gt;0022-4707&lt;/isbn&gt;&lt;urls&gt;&lt;/urls&gt;&lt;/record&gt;&lt;/Cite&gt;&lt;/EndNote&gt;</w:instrText>
      </w:r>
      <w:r w:rsidR="000B16FF">
        <w:rPr>
          <w:rFonts w:asciiTheme="majorBidi" w:hAnsiTheme="majorBidi" w:cstheme="majorBidi"/>
          <w:sz w:val="24"/>
          <w:szCs w:val="24"/>
          <w:vertAlign w:val="superscript"/>
        </w:rPr>
        <w:fldChar w:fldCharType="separate"/>
      </w:r>
      <w:r w:rsidR="00730963">
        <w:rPr>
          <w:rFonts w:asciiTheme="majorBidi" w:hAnsiTheme="majorBidi" w:cstheme="majorBidi"/>
          <w:noProof/>
          <w:sz w:val="24"/>
          <w:szCs w:val="24"/>
          <w:vertAlign w:val="superscript"/>
        </w:rPr>
        <w:t>(1)</w:t>
      </w:r>
      <w:r w:rsidR="000B16FF">
        <w:rPr>
          <w:rFonts w:asciiTheme="majorBidi" w:hAnsiTheme="majorBidi" w:cstheme="majorBidi"/>
          <w:sz w:val="24"/>
          <w:szCs w:val="24"/>
          <w:vertAlign w:val="superscript"/>
        </w:rPr>
        <w:fldChar w:fldCharType="end"/>
      </w:r>
      <w:r>
        <w:rPr>
          <w:rFonts w:asciiTheme="majorBidi" w:hAnsiTheme="majorBidi" w:cstheme="majorBidi"/>
          <w:sz w:val="24"/>
          <w:szCs w:val="24"/>
          <w:vertAlign w:val="superscript"/>
        </w:rPr>
        <w:t xml:space="preserve">. </w:t>
      </w:r>
      <w:r w:rsidRPr="004C13F3">
        <w:rPr>
          <w:rFonts w:asciiTheme="majorBidi" w:hAnsiTheme="majorBidi" w:cstheme="majorBidi"/>
          <w:sz w:val="24"/>
          <w:szCs w:val="24"/>
          <w:vertAlign w:val="superscript"/>
        </w:rPr>
        <w:t>xxxxxxxxxxxxxxxxxxxxxxxxxxxxxxxxxxxxxxxxxxxxxxxxxxxxxxxxxxxxxxxxxxxxxxxxxxxxxxxxxxxxxxxxxxxxxxxxxxxxxxxxxxxxxxxxxx</w:t>
      </w: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 (</w:t>
      </w:r>
      <w:r w:rsidRPr="004C13F3">
        <w:rPr>
          <w:rFonts w:asciiTheme="majorBidi" w:hAnsiTheme="majorBidi" w:cstheme="majorBidi"/>
          <w:color w:val="FF0000"/>
          <w:sz w:val="24"/>
          <w:szCs w:val="24"/>
          <w:vertAlign w:val="superscript"/>
        </w:rPr>
        <w:t>Times new roman 12,   Single Space</w:t>
      </w:r>
      <w:r w:rsidRPr="004C13F3">
        <w:rPr>
          <w:rFonts w:asciiTheme="majorBidi" w:hAnsiTheme="majorBidi" w:cstheme="majorBidi"/>
          <w:sz w:val="24"/>
          <w:szCs w:val="24"/>
          <w:vertAlign w:val="superscript"/>
        </w:rPr>
        <w:t>)</w:t>
      </w:r>
    </w:p>
    <w:p w14:paraId="35FCE15E" w14:textId="77777777" w:rsidR="00D13930" w:rsidRDefault="00D13930" w:rsidP="00397289">
      <w:pPr>
        <w:rPr>
          <w:rFonts w:asciiTheme="majorBidi" w:hAnsiTheme="majorBidi" w:cstheme="majorBidi"/>
          <w:b/>
          <w:bCs/>
          <w:sz w:val="24"/>
          <w:szCs w:val="24"/>
          <w:vertAlign w:val="superscript"/>
        </w:rPr>
      </w:pPr>
    </w:p>
    <w:p w14:paraId="415EB2E8" w14:textId="77777777" w:rsidR="00D13930" w:rsidRDefault="00D13930" w:rsidP="00397289">
      <w:pPr>
        <w:contextualSpacing/>
        <w:rPr>
          <w:rFonts w:asciiTheme="majorBidi" w:hAnsiTheme="majorBidi" w:cstheme="majorBidi"/>
          <w:b/>
          <w:bCs/>
          <w:sz w:val="24"/>
          <w:szCs w:val="24"/>
          <w:vertAlign w:val="superscript"/>
        </w:rPr>
      </w:pPr>
      <w:r>
        <w:rPr>
          <w:rFonts w:asciiTheme="majorBidi" w:hAnsiTheme="majorBidi" w:cstheme="majorBidi"/>
          <w:b/>
          <w:bCs/>
          <w:sz w:val="24"/>
          <w:szCs w:val="24"/>
          <w:vertAlign w:val="superscript"/>
        </w:rPr>
        <w:t>METHODS</w:t>
      </w:r>
    </w:p>
    <w:p w14:paraId="69024D5D" w14:textId="480838B3" w:rsidR="00D13930" w:rsidRPr="004C13F3" w:rsidRDefault="00D13930" w:rsidP="007E0444">
      <w:pPr>
        <w:spacing w:line="240" w:lineRule="auto"/>
        <w:ind w:firstLine="144"/>
        <w:contextualSpacing/>
        <w:rPr>
          <w:rFonts w:asciiTheme="majorBidi" w:hAnsiTheme="majorBidi" w:cstheme="majorBidi"/>
          <w:sz w:val="24"/>
          <w:szCs w:val="24"/>
          <w:vertAlign w:val="superscript"/>
        </w:rPr>
      </w:pPr>
      <w:r w:rsidRPr="004C13F3">
        <w:rPr>
          <w:rFonts w:asciiTheme="majorBidi" w:hAnsiTheme="majorBidi" w:cstheme="majorBidi"/>
          <w:sz w:val="24"/>
          <w:szCs w:val="24"/>
          <w:vertAlign w:val="superscript"/>
        </w:rPr>
        <w:lastRenderedPageBreak/>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Pr="004C13F3">
        <w:rPr>
          <w:rFonts w:asciiTheme="majorBidi" w:hAnsiTheme="majorBidi" w:cstheme="majorBidi"/>
          <w:sz w:val="24"/>
          <w:szCs w:val="24"/>
          <w:vertAlign w:val="superscript"/>
        </w:rPr>
        <w:t>xxxxxxxxxxxxxxxxxxxxxxxxxxxxxxxxxxxxxxxxxxxxxxxxxxxxxxxxx</w:t>
      </w:r>
      <w:r w:rsidR="00BD422A">
        <w:rPr>
          <w:rFonts w:asciiTheme="majorBidi" w:hAnsiTheme="majorBidi" w:cstheme="majorBidi"/>
          <w:sz w:val="24"/>
          <w:szCs w:val="24"/>
          <w:vertAlign w:val="superscript"/>
        </w:rPr>
        <w:fldChar w:fldCharType="begin"/>
      </w:r>
      <w:r w:rsidR="00730963">
        <w:rPr>
          <w:rFonts w:asciiTheme="majorBidi" w:hAnsiTheme="majorBidi" w:cstheme="majorBidi"/>
          <w:sz w:val="24"/>
          <w:szCs w:val="24"/>
          <w:vertAlign w:val="superscript"/>
        </w:rPr>
        <w:instrText xml:space="preserve"> ADDIN EN.CITE &lt;EndNote&gt;&lt;Cite&gt;&lt;Author&gt;Baechle&lt;/Author&gt;&lt;Year&gt;2008&lt;/Year&gt;&lt;RecNum&gt;375&lt;/RecNum&gt;&lt;DisplayText&gt;(2)&lt;/DisplayText&gt;&lt;record&gt;&lt;rec-number&gt;375&lt;/rec-number&gt;&lt;foreign-keys&gt;&lt;key app="EN" db-id="2w2f00s08dxv2yefrprvzva0rpd92pe9drdd" timestamp="1455304796"&gt;375&lt;/key&gt;&lt;/foreign-keys&gt;&lt;ref-type name="Book"&gt;6&lt;/ref-type&gt;&lt;contributors&gt;&lt;authors&gt;&lt;author&gt;Baechle, Thomas R&lt;/author&gt;&lt;author&gt;Earle, Roger W&lt;/author&gt;&lt;/authors&gt;&lt;/contributors&gt;&lt;titles&gt;&lt;title&gt;Essentials of strength training and conditioning&lt;/title&gt;&lt;/titles&gt;&lt;dates&gt;&lt;year&gt;2008&lt;/year&gt;&lt;/dates&gt;&lt;publisher&gt;Human kinetics&lt;/publisher&gt;&lt;isbn&gt;0736058036&lt;/isbn&gt;&lt;urls&gt;&lt;/urls&gt;&lt;/record&gt;&lt;/Cite&gt;&lt;/EndNote&gt;</w:instrText>
      </w:r>
      <w:r w:rsidR="00BD422A">
        <w:rPr>
          <w:rFonts w:asciiTheme="majorBidi" w:hAnsiTheme="majorBidi" w:cstheme="majorBidi"/>
          <w:sz w:val="24"/>
          <w:szCs w:val="24"/>
          <w:vertAlign w:val="superscript"/>
        </w:rPr>
        <w:fldChar w:fldCharType="separate"/>
      </w:r>
      <w:r w:rsidR="00730963">
        <w:rPr>
          <w:rFonts w:asciiTheme="majorBidi" w:hAnsiTheme="majorBidi" w:cstheme="majorBidi"/>
          <w:noProof/>
          <w:sz w:val="24"/>
          <w:szCs w:val="24"/>
          <w:vertAlign w:val="superscript"/>
        </w:rPr>
        <w:t>(2)</w:t>
      </w:r>
      <w:r w:rsidR="00BD422A">
        <w:rPr>
          <w:rFonts w:asciiTheme="majorBidi" w:hAnsiTheme="majorBidi" w:cstheme="majorBidi"/>
          <w:sz w:val="24"/>
          <w:szCs w:val="24"/>
          <w:vertAlign w:val="superscript"/>
        </w:rPr>
        <w:fldChar w:fldCharType="end"/>
      </w:r>
      <w:r w:rsidR="00BD422A">
        <w:rPr>
          <w:rFonts w:asciiTheme="majorBidi" w:hAnsiTheme="majorBidi" w:cstheme="majorBidi"/>
          <w:sz w:val="24"/>
          <w:szCs w:val="24"/>
          <w:vertAlign w:val="superscript"/>
        </w:rPr>
        <w:t>.</w:t>
      </w:r>
    </w:p>
    <w:p w14:paraId="185ED5E2" w14:textId="77777777" w:rsidR="00B97BA9" w:rsidRDefault="00B97BA9" w:rsidP="007E0444">
      <w:pPr>
        <w:spacing w:line="240" w:lineRule="auto"/>
        <w:ind w:firstLine="144"/>
        <w:contextualSpacing/>
        <w:rPr>
          <w:rFonts w:asciiTheme="majorBidi" w:hAnsiTheme="majorBidi" w:cstheme="majorBidi"/>
          <w:b/>
          <w:bCs/>
          <w:sz w:val="24"/>
          <w:szCs w:val="24"/>
          <w:vertAlign w:val="superscript"/>
        </w:rPr>
      </w:pPr>
    </w:p>
    <w:p w14:paraId="09400490" w14:textId="77777777" w:rsidR="00D13930" w:rsidRDefault="00D13930" w:rsidP="007E0444">
      <w:pPr>
        <w:spacing w:line="240" w:lineRule="auto"/>
        <w:ind w:firstLine="144"/>
        <w:contextualSpacing/>
        <w:rPr>
          <w:rFonts w:asciiTheme="majorBidi" w:hAnsiTheme="majorBidi" w:cstheme="majorBidi"/>
          <w:b/>
          <w:bCs/>
          <w:sz w:val="24"/>
          <w:szCs w:val="24"/>
          <w:vertAlign w:val="superscript"/>
        </w:rPr>
      </w:pPr>
      <w:r>
        <w:rPr>
          <w:rFonts w:asciiTheme="majorBidi" w:hAnsiTheme="majorBidi" w:cstheme="majorBidi"/>
          <w:b/>
          <w:bCs/>
          <w:sz w:val="24"/>
          <w:szCs w:val="24"/>
          <w:vertAlign w:val="superscript"/>
        </w:rPr>
        <w:t>STATISTICAL RESULTS</w:t>
      </w:r>
    </w:p>
    <w:p w14:paraId="77FBCA65" w14:textId="77777777" w:rsidR="00D13930" w:rsidRPr="004C13F3" w:rsidRDefault="00D13930" w:rsidP="007E0444">
      <w:pPr>
        <w:spacing w:line="240" w:lineRule="auto"/>
        <w:ind w:firstLine="144"/>
        <w:contextualSpacing/>
        <w:rPr>
          <w:rFonts w:asciiTheme="majorBidi" w:hAnsiTheme="majorBidi" w:cstheme="majorBidi"/>
          <w:sz w:val="24"/>
          <w:szCs w:val="24"/>
          <w:vertAlign w:val="superscript"/>
        </w:rPr>
        <w:sectPr w:rsidR="00D13930" w:rsidRPr="004C13F3" w:rsidSect="00B272B8">
          <w:type w:val="continuous"/>
          <w:pgSz w:w="12240" w:h="15840"/>
          <w:pgMar w:top="490" w:right="1138" w:bottom="850" w:left="1138" w:header="720" w:footer="720" w:gutter="0"/>
          <w:cols w:num="2" w:space="720"/>
          <w:titlePg/>
          <w:docGrid w:linePitch="360"/>
        </w:sect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w:t>
      </w:r>
    </w:p>
    <w:p w14:paraId="11908CD7" w14:textId="77777777" w:rsidR="00D13930" w:rsidRDefault="00D13930" w:rsidP="00397289">
      <w:pPr>
        <w:rPr>
          <w:rFonts w:asciiTheme="majorBidi" w:hAnsiTheme="majorBidi" w:cstheme="majorBidi"/>
          <w:b/>
          <w:bCs/>
          <w:sz w:val="24"/>
          <w:szCs w:val="24"/>
          <w:vertAlign w:val="superscript"/>
        </w:rPr>
      </w:pPr>
    </w:p>
    <w:p w14:paraId="7177C93A" w14:textId="77777777" w:rsidR="00D13930" w:rsidRDefault="00D13930" w:rsidP="00AD7058">
      <w:pPr>
        <w:keepNext/>
        <w:jc w:val="center"/>
      </w:pPr>
      <w:r>
        <w:rPr>
          <w:rFonts w:asciiTheme="majorBidi" w:hAnsiTheme="majorBidi" w:cstheme="majorBidi"/>
          <w:b/>
          <w:bCs/>
          <w:noProof/>
          <w:sz w:val="24"/>
          <w:szCs w:val="24"/>
          <w:vertAlign w:val="superscript"/>
        </w:rPr>
        <w:drawing>
          <wp:inline distT="0" distB="0" distL="0" distR="0" wp14:anchorId="64BE7341" wp14:editId="79587201">
            <wp:extent cx="5441315" cy="2828239"/>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rt151outofworkbenefits_tcm77-413290.png"/>
                    <pic:cNvPicPr/>
                  </pic:nvPicPr>
                  <pic:blipFill>
                    <a:blip r:embed="rId12">
                      <a:extLst>
                        <a:ext uri="{28A0092B-C50C-407E-A947-70E740481C1C}">
                          <a14:useLocalDpi xmlns:a14="http://schemas.microsoft.com/office/drawing/2010/main" val="0"/>
                        </a:ext>
                      </a:extLst>
                    </a:blip>
                    <a:stretch>
                      <a:fillRect/>
                    </a:stretch>
                  </pic:blipFill>
                  <pic:spPr>
                    <a:xfrm>
                      <a:off x="0" y="0"/>
                      <a:ext cx="5444783" cy="2830041"/>
                    </a:xfrm>
                    <a:prstGeom prst="rect">
                      <a:avLst/>
                    </a:prstGeom>
                  </pic:spPr>
                </pic:pic>
              </a:graphicData>
            </a:graphic>
          </wp:inline>
        </w:drawing>
      </w:r>
    </w:p>
    <w:p w14:paraId="1B6FADF5" w14:textId="77777777" w:rsidR="00D13930" w:rsidRDefault="00D13930" w:rsidP="00682925">
      <w:pPr>
        <w:pStyle w:val="Caption"/>
        <w:jc w:val="center"/>
      </w:pPr>
      <w:r>
        <w:t xml:space="preserve">Figure </w:t>
      </w:r>
      <w:fldSimple w:instr=" SEQ Figure \* ARABIC ">
        <w:r>
          <w:rPr>
            <w:noProof/>
          </w:rPr>
          <w:t>1</w:t>
        </w:r>
      </w:fldSimple>
      <w:r>
        <w:t>. Demo   Should be in image format.</w:t>
      </w:r>
    </w:p>
    <w:p w14:paraId="26715B75" w14:textId="77777777" w:rsidR="00AD7058" w:rsidRDefault="00AD7058" w:rsidP="00AD7058"/>
    <w:p w14:paraId="65CE6DF8" w14:textId="77777777" w:rsidR="00AD7058" w:rsidRPr="00AD7058" w:rsidRDefault="00AD7058" w:rsidP="00AD7058">
      <w:pPr>
        <w:jc w:val="center"/>
      </w:pPr>
      <w:r>
        <w:rPr>
          <w:noProof/>
        </w:rPr>
        <w:drawing>
          <wp:inline distT="0" distB="0" distL="0" distR="0" wp14:anchorId="511A980F" wp14:editId="04484F7E">
            <wp:extent cx="5191125" cy="20198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ice-fig12_01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00344" cy="2023458"/>
                    </a:xfrm>
                    <a:prstGeom prst="rect">
                      <a:avLst/>
                    </a:prstGeom>
                  </pic:spPr>
                </pic:pic>
              </a:graphicData>
            </a:graphic>
          </wp:inline>
        </w:drawing>
      </w:r>
    </w:p>
    <w:p w14:paraId="3B5DB476" w14:textId="77777777" w:rsidR="00D13930" w:rsidRDefault="00D13930" w:rsidP="007565A3"/>
    <w:p w14:paraId="14E0E5E4" w14:textId="77777777" w:rsidR="00D13930" w:rsidRDefault="00D13930" w:rsidP="007565A3">
      <w:pPr>
        <w:sectPr w:rsidR="00D13930" w:rsidSect="007E0444">
          <w:type w:val="continuous"/>
          <w:pgSz w:w="12240" w:h="15840"/>
          <w:pgMar w:top="490" w:right="1138" w:bottom="850" w:left="1138" w:header="720" w:footer="720" w:gutter="0"/>
          <w:cols w:space="720"/>
          <w:docGrid w:linePitch="360"/>
        </w:sectPr>
      </w:pPr>
    </w:p>
    <w:p w14:paraId="12E01933" w14:textId="77777777" w:rsidR="00D13930" w:rsidRDefault="00D13930" w:rsidP="007565A3">
      <w:pPr>
        <w:rPr>
          <w:rFonts w:asciiTheme="majorBidi" w:hAnsiTheme="majorBidi" w:cstheme="majorBidi"/>
          <w:b/>
          <w:bCs/>
        </w:rPr>
      </w:pPr>
      <w:r w:rsidRPr="007565A3">
        <w:rPr>
          <w:rFonts w:asciiTheme="majorBidi" w:hAnsiTheme="majorBidi" w:cstheme="majorBidi"/>
          <w:b/>
          <w:bCs/>
        </w:rPr>
        <w:t>DISCUSSION</w:t>
      </w:r>
    </w:p>
    <w:p w14:paraId="3A3363F0" w14:textId="22140A9D" w:rsidR="00D13930" w:rsidRDefault="00D13930" w:rsidP="00FA07D6">
      <w:pPr>
        <w:spacing w:line="240" w:lineRule="auto"/>
        <w:ind w:firstLine="144"/>
        <w:contextualSpacing/>
        <w:rPr>
          <w:rFonts w:asciiTheme="majorBidi" w:hAnsiTheme="majorBidi" w:cstheme="majorBidi"/>
          <w:sz w:val="24"/>
          <w:szCs w:val="24"/>
          <w:vertAlign w:val="superscript"/>
        </w:r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w:t>
      </w:r>
      <w:r w:rsidRPr="004C13F3">
        <w:rPr>
          <w:rFonts w:asciiTheme="majorBidi" w:hAnsiTheme="majorBidi" w:cstheme="majorBidi"/>
          <w:sz w:val="24"/>
          <w:szCs w:val="24"/>
          <w:vertAlign w:val="superscript"/>
        </w:rPr>
        <w:lastRenderedPageBreak/>
        <w:t>xxxxxxxxxxxxxxxxxxxxxxxxxxxxxxxxxxxxxxxxxxxxxxxxxxxxxxxxx</w:t>
      </w:r>
      <w:r w:rsidR="00AD7058">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00152454">
        <w:rPr>
          <w:rFonts w:asciiTheme="majorBidi" w:hAnsiTheme="majorBidi" w:cstheme="majorBidi"/>
          <w:sz w:val="24"/>
          <w:szCs w:val="24"/>
          <w:vertAlign w:val="superscript"/>
        </w:rPr>
        <w:fldChar w:fldCharType="begin"/>
      </w:r>
      <w:r w:rsidR="00730963">
        <w:rPr>
          <w:rFonts w:asciiTheme="majorBidi" w:hAnsiTheme="majorBidi" w:cstheme="majorBidi"/>
          <w:sz w:val="24"/>
          <w:szCs w:val="24"/>
          <w:vertAlign w:val="superscript"/>
        </w:rPr>
        <w:instrText xml:space="preserve"> ADDIN EN.CITE &lt;EndNote&gt;&lt;Cite&gt;&lt;Author&gt;Vigne&lt;/Author&gt;&lt;Year&gt;2010&lt;/Year&gt;&lt;RecNum&gt;25&lt;/RecNum&gt;&lt;DisplayText&gt;(3)&lt;/DisplayText&gt;&lt;record&gt;&lt;rec-number&gt;25&lt;/rec-number&gt;&lt;foreign-keys&gt;&lt;key app="EN" db-id="2w2f00s08dxv2yefrprvzva0rpd92pe9drdd" timestamp="1423905355"&gt;25&lt;/key&gt;&lt;/foreign-keys&gt;&lt;ref-type name="Journal Article"&gt;17&lt;/ref-type&gt;&lt;contributors&gt;&lt;authors&gt;&lt;author&gt;Vigne, G&lt;/author&gt;&lt;author&gt;Gaudino, C&lt;/author&gt;&lt;author&gt;Rogowski, I&lt;/author&gt;&lt;author&gt;Alloatti, G&lt;/author&gt;&lt;author&gt;Hautier, C&lt;/author&gt;&lt;/authors&gt;&lt;/contributors&gt;&lt;titles&gt;&lt;title&gt;Activity profile in elite Italian soccer team&lt;/title&gt;&lt;secondary-title&gt;International journal of sports medicine&lt;/secondary-title&gt;&lt;/titles&gt;&lt;periodical&gt;&lt;full-title&gt;International Journal of Sports Medicine&lt;/full-title&gt;&lt;abbr-1&gt;Int. J. Sports Med.&lt;/abbr-1&gt;&lt;abbr-2&gt;Int J Sports Med&lt;/abbr-2&gt;&lt;/periodical&gt;&lt;pages&gt;304-10&lt;/pages&gt;&lt;volume&gt;31&lt;/volume&gt;&lt;number&gt;5&lt;/number&gt;&lt;dates&gt;&lt;year&gt;2010&lt;/year&gt;&lt;/dates&gt;&lt;isbn&gt;0172-4622&lt;/isbn&gt;&lt;urls&gt;&lt;/urls&gt;&lt;/record&gt;&lt;/Cite&gt;&lt;/EndNote&gt;</w:instrText>
      </w:r>
      <w:r w:rsidR="00152454">
        <w:rPr>
          <w:rFonts w:asciiTheme="majorBidi" w:hAnsiTheme="majorBidi" w:cstheme="majorBidi"/>
          <w:sz w:val="24"/>
          <w:szCs w:val="24"/>
          <w:vertAlign w:val="superscript"/>
        </w:rPr>
        <w:fldChar w:fldCharType="separate"/>
      </w:r>
      <w:r w:rsidR="00730963">
        <w:rPr>
          <w:rFonts w:asciiTheme="majorBidi" w:hAnsiTheme="majorBidi" w:cstheme="majorBidi"/>
          <w:noProof/>
          <w:sz w:val="24"/>
          <w:szCs w:val="24"/>
          <w:vertAlign w:val="superscript"/>
        </w:rPr>
        <w:t>(3)</w:t>
      </w:r>
      <w:r w:rsidR="00152454">
        <w:rPr>
          <w:rFonts w:asciiTheme="majorBidi" w:hAnsiTheme="majorBidi" w:cstheme="majorBidi"/>
          <w:sz w:val="24"/>
          <w:szCs w:val="24"/>
          <w:vertAlign w:val="superscript"/>
        </w:rPr>
        <w:fldChar w:fldCharType="end"/>
      </w:r>
      <w:r w:rsidR="00152454">
        <w:rPr>
          <w:rFonts w:asciiTheme="majorBidi" w:hAnsiTheme="majorBidi" w:cstheme="majorBidi"/>
          <w:sz w:val="24"/>
          <w:szCs w:val="24"/>
          <w:vertAlign w:val="superscript"/>
        </w:rPr>
        <w:t>.</w:t>
      </w:r>
    </w:p>
    <w:p w14:paraId="608DC0AF" w14:textId="77777777" w:rsidR="00AD7058" w:rsidRDefault="00AD7058" w:rsidP="00FA07D6">
      <w:pPr>
        <w:spacing w:line="240" w:lineRule="auto"/>
        <w:ind w:firstLine="144"/>
        <w:contextualSpacing/>
        <w:rPr>
          <w:rFonts w:asciiTheme="majorBidi" w:hAnsiTheme="majorBidi" w:cstheme="majorBidi"/>
          <w:sz w:val="24"/>
          <w:szCs w:val="24"/>
          <w:vertAlign w:val="superscript"/>
        </w:rPr>
      </w:pPr>
    </w:p>
    <w:p w14:paraId="3925D2E4" w14:textId="77777777" w:rsidR="00D13930" w:rsidRPr="007565A3" w:rsidRDefault="00D13930" w:rsidP="007565A3">
      <w:pPr>
        <w:spacing w:line="240" w:lineRule="auto"/>
        <w:contextualSpacing/>
        <w:rPr>
          <w:rFonts w:asciiTheme="majorBidi" w:hAnsiTheme="majorBidi" w:cstheme="majorBidi"/>
          <w:b/>
          <w:bCs/>
          <w:sz w:val="24"/>
          <w:szCs w:val="24"/>
          <w:vertAlign w:val="superscript"/>
        </w:rPr>
      </w:pPr>
      <w:r w:rsidRPr="007565A3">
        <w:rPr>
          <w:rFonts w:asciiTheme="majorBidi" w:hAnsiTheme="majorBidi" w:cstheme="majorBidi"/>
          <w:b/>
          <w:bCs/>
          <w:sz w:val="24"/>
          <w:szCs w:val="24"/>
          <w:vertAlign w:val="superscript"/>
        </w:rPr>
        <w:t>ACKNOWLEDGEMENT</w:t>
      </w:r>
    </w:p>
    <w:p w14:paraId="7B183C15" w14:textId="77777777" w:rsidR="00D13930" w:rsidRPr="00AD7058" w:rsidRDefault="00D13930" w:rsidP="00AD7058">
      <w:pPr>
        <w:spacing w:line="240" w:lineRule="auto"/>
        <w:ind w:firstLine="144"/>
        <w:contextualSpacing/>
        <w:rPr>
          <w:rFonts w:asciiTheme="majorBidi" w:hAnsiTheme="majorBidi" w:cstheme="majorBidi"/>
          <w:sz w:val="24"/>
          <w:szCs w:val="24"/>
          <w:vertAlign w:val="superscript"/>
        </w:rPr>
        <w:sectPr w:rsidR="00D13930" w:rsidRPr="00AD7058" w:rsidSect="007565A3">
          <w:type w:val="continuous"/>
          <w:pgSz w:w="12240" w:h="15840"/>
          <w:pgMar w:top="490" w:right="1138" w:bottom="850" w:left="1138" w:header="720" w:footer="720" w:gutter="0"/>
          <w:cols w:num="2" w:space="720"/>
          <w:docGrid w:linePitch="360"/>
        </w:sect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w:t>
      </w:r>
      <w:r>
        <w:rPr>
          <w:rFonts w:asciiTheme="majorBidi" w:hAnsiTheme="majorBidi" w:cstheme="majorBidi"/>
          <w:sz w:val="24"/>
          <w:szCs w:val="24"/>
          <w:vertAlign w:val="superscript"/>
        </w:rPr>
        <w:t>xxxxxxxxxxxxxxxxxxxxxxxxxxxxxxxxxxxxxxxxxxxxxxxxxxxxxxxxxxxxxxxxxxxxxxxxxxxxxxxxxxxxxxxxxxxxxxxxxxxxxxxxxxxxxxxxxxxxxxxxxxxxxxxxxxxxxxxxxxxx</w:t>
      </w:r>
      <w:r w:rsidR="00AD7058">
        <w:rPr>
          <w:rFonts w:asciiTheme="majorBidi" w:hAnsiTheme="majorBidi" w:cstheme="majorBidi"/>
          <w:sz w:val="24"/>
          <w:szCs w:val="24"/>
          <w:vertAlign w:val="superscript"/>
        </w:rPr>
        <w:t>xxxxxxxxxxxxxxxxxxxxxxxxxxxxxx</w:t>
      </w:r>
    </w:p>
    <w:p w14:paraId="6BC5E7DD" w14:textId="77777777" w:rsidR="00D13930" w:rsidRDefault="00D13930" w:rsidP="00AD7058">
      <w:pPr>
        <w:spacing w:line="240" w:lineRule="auto"/>
        <w:contextualSpacing/>
        <w:rPr>
          <w:rFonts w:asciiTheme="majorBidi" w:hAnsiTheme="majorBidi" w:cstheme="majorBidi"/>
          <w:b/>
          <w:bCs/>
        </w:rPr>
      </w:pPr>
    </w:p>
    <w:p w14:paraId="225CFB67" w14:textId="77777777" w:rsidR="00D13930" w:rsidRDefault="00D13930" w:rsidP="007565A3">
      <w:pPr>
        <w:spacing w:line="240" w:lineRule="auto"/>
        <w:ind w:firstLine="144"/>
        <w:contextualSpacing/>
        <w:rPr>
          <w:rFonts w:asciiTheme="majorBidi" w:hAnsiTheme="majorBidi" w:cstheme="majorBidi"/>
          <w:b/>
          <w:bCs/>
        </w:rPr>
      </w:pPr>
    </w:p>
    <w:p w14:paraId="68687F94" w14:textId="7EDE2CE2" w:rsidR="00D13930" w:rsidRDefault="00D13930" w:rsidP="00FA07D6">
      <w:pPr>
        <w:pStyle w:val="EndNoteBibliography"/>
        <w:ind w:left="720" w:hanging="720"/>
        <w:jc w:val="left"/>
        <w:rPr>
          <w:rFonts w:asciiTheme="majorBidi" w:hAnsiTheme="majorBidi" w:cstheme="majorBidi"/>
          <w:i/>
          <w:iCs/>
          <w:color w:val="FF0000"/>
          <w:sz w:val="20"/>
          <w:szCs w:val="20"/>
        </w:rPr>
      </w:pPr>
      <w:r w:rsidRPr="00D13930">
        <w:rPr>
          <w:rFonts w:asciiTheme="majorBidi" w:hAnsiTheme="majorBidi" w:cstheme="majorBidi"/>
          <w:color w:val="FF0000"/>
          <w:sz w:val="20"/>
          <w:szCs w:val="20"/>
        </w:rPr>
        <w:t>Refrences Font : Times new roman 10</w:t>
      </w:r>
    </w:p>
    <w:p w14:paraId="0BF33EB0" w14:textId="77777777" w:rsidR="00EF0263" w:rsidRDefault="00901B35"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Page size: A4</w:t>
      </w:r>
    </w:p>
    <w:p w14:paraId="0DB8AB53"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Page Margines:</w:t>
      </w:r>
    </w:p>
    <w:p w14:paraId="00914A46"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Top: 0.34</w:t>
      </w:r>
      <w:r w:rsidRPr="00EF0263">
        <w:rPr>
          <w:rStyle w:val="tgc"/>
          <w:color w:val="FF0000"/>
        </w:rPr>
        <w:t>″</w:t>
      </w:r>
    </w:p>
    <w:p w14:paraId="60DB1EF8"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Left: 0.79</w:t>
      </w:r>
      <w:r w:rsidRPr="00EF0263">
        <w:rPr>
          <w:rStyle w:val="tgc"/>
          <w:color w:val="FF0000"/>
        </w:rPr>
        <w:t>″</w:t>
      </w:r>
    </w:p>
    <w:p w14:paraId="513FEB22"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Right: 0.79</w:t>
      </w:r>
      <w:r w:rsidRPr="00EF0263">
        <w:rPr>
          <w:rStyle w:val="tgc"/>
          <w:color w:val="FF0000"/>
        </w:rPr>
        <w:t>″</w:t>
      </w:r>
    </w:p>
    <w:p w14:paraId="1C2C50E5" w14:textId="77777777" w:rsidR="00EF0263" w:rsidRPr="00D13930"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Bottom: 0.59</w:t>
      </w:r>
      <w:r w:rsidRPr="00EF0263">
        <w:rPr>
          <w:rStyle w:val="tgc"/>
          <w:color w:val="FF0000"/>
        </w:rPr>
        <w:t>″</w:t>
      </w:r>
    </w:p>
    <w:p w14:paraId="6B2816FD" w14:textId="77777777" w:rsidR="00D13930" w:rsidRPr="00A03272" w:rsidRDefault="00D13930" w:rsidP="00FA07D6">
      <w:pPr>
        <w:jc w:val="center"/>
        <w:rPr>
          <w:rFonts w:asciiTheme="majorBidi" w:hAnsiTheme="majorBidi" w:cstheme="majorBidi"/>
          <w:b/>
          <w:bCs/>
          <w:sz w:val="20"/>
          <w:szCs w:val="20"/>
        </w:rPr>
      </w:pPr>
    </w:p>
    <w:p w14:paraId="13D03AA5" w14:textId="77777777" w:rsidR="00215E17" w:rsidRDefault="00215E17" w:rsidP="00215E17">
      <w:pPr>
        <w:rPr>
          <w:rFonts w:asciiTheme="majorBidi" w:hAnsiTheme="majorBidi" w:cstheme="majorBidi"/>
          <w:b/>
          <w:bCs/>
        </w:rPr>
      </w:pPr>
      <w:r w:rsidRPr="007565A3">
        <w:rPr>
          <w:rFonts w:asciiTheme="majorBidi" w:hAnsiTheme="majorBidi" w:cstheme="majorBidi"/>
          <w:b/>
          <w:bCs/>
        </w:rPr>
        <w:t>REFERENCES</w:t>
      </w:r>
    </w:p>
    <w:p w14:paraId="23F75752" w14:textId="77777777" w:rsidR="00730963" w:rsidRPr="00730963" w:rsidRDefault="00215E17" w:rsidP="00730963">
      <w:pPr>
        <w:pStyle w:val="EndNoteBibliography"/>
        <w:spacing w:after="0"/>
        <w:jc w:val="left"/>
        <w:rPr>
          <w:rFonts w:asciiTheme="majorBidi" w:hAnsiTheme="majorBidi" w:cstheme="majorBidi"/>
          <w:sz w:val="20"/>
          <w:szCs w:val="20"/>
        </w:rPr>
      </w:pPr>
      <w:r w:rsidRPr="00730963">
        <w:rPr>
          <w:rFonts w:asciiTheme="majorBidi" w:hAnsiTheme="majorBidi" w:cstheme="majorBidi"/>
          <w:sz w:val="20"/>
          <w:szCs w:val="20"/>
        </w:rPr>
        <w:fldChar w:fldCharType="begin"/>
      </w:r>
      <w:r w:rsidRPr="00730963">
        <w:rPr>
          <w:rFonts w:asciiTheme="majorBidi" w:hAnsiTheme="majorBidi" w:cstheme="majorBidi"/>
          <w:sz w:val="20"/>
          <w:szCs w:val="20"/>
        </w:rPr>
        <w:instrText xml:space="preserve"> ADDIN EN.REFLIST </w:instrText>
      </w:r>
      <w:r w:rsidRPr="00730963">
        <w:rPr>
          <w:rFonts w:asciiTheme="majorBidi" w:hAnsiTheme="majorBidi" w:cstheme="majorBidi"/>
          <w:sz w:val="20"/>
          <w:szCs w:val="20"/>
        </w:rPr>
        <w:fldChar w:fldCharType="separate"/>
      </w:r>
      <w:r w:rsidR="00730963" w:rsidRPr="00730963">
        <w:rPr>
          <w:rFonts w:asciiTheme="majorBidi" w:hAnsiTheme="majorBidi" w:cstheme="majorBidi"/>
          <w:sz w:val="20"/>
          <w:szCs w:val="20"/>
        </w:rPr>
        <w:t>1.</w:t>
      </w:r>
      <w:r w:rsidR="00730963" w:rsidRPr="00730963">
        <w:rPr>
          <w:rFonts w:asciiTheme="majorBidi" w:hAnsiTheme="majorBidi" w:cstheme="majorBidi"/>
          <w:sz w:val="20"/>
          <w:szCs w:val="20"/>
        </w:rPr>
        <w:tab/>
        <w:t>La Monica M, Fukuda D, Beyer K, Hoffman M, Miramonti A, Fragala M, et al. Evaluation of critical rest interval determined from repeated sprint ability testing. The Journal of sports medicine and physical fitness. 2015.</w:t>
      </w:r>
    </w:p>
    <w:p w14:paraId="20AFCBD8" w14:textId="77777777" w:rsidR="00730963" w:rsidRPr="00730963" w:rsidRDefault="00730963" w:rsidP="00730963">
      <w:pPr>
        <w:pStyle w:val="EndNoteBibliography"/>
        <w:spacing w:after="0"/>
        <w:jc w:val="left"/>
        <w:rPr>
          <w:rFonts w:asciiTheme="majorBidi" w:hAnsiTheme="majorBidi" w:cstheme="majorBidi"/>
          <w:sz w:val="20"/>
          <w:szCs w:val="20"/>
        </w:rPr>
      </w:pPr>
      <w:r w:rsidRPr="00730963">
        <w:rPr>
          <w:rFonts w:asciiTheme="majorBidi" w:hAnsiTheme="majorBidi" w:cstheme="majorBidi"/>
          <w:sz w:val="20"/>
          <w:szCs w:val="20"/>
        </w:rPr>
        <w:t>2.</w:t>
      </w:r>
      <w:r w:rsidRPr="00730963">
        <w:rPr>
          <w:rFonts w:asciiTheme="majorBidi" w:hAnsiTheme="majorBidi" w:cstheme="majorBidi"/>
          <w:sz w:val="20"/>
          <w:szCs w:val="20"/>
        </w:rPr>
        <w:tab/>
        <w:t>Baechle TR, Earle RW. Essentials of strength training and conditioning: Human kinetics; 2008.</w:t>
      </w:r>
    </w:p>
    <w:p w14:paraId="15CA4542" w14:textId="77777777" w:rsidR="00730963" w:rsidRPr="00730963" w:rsidRDefault="00730963" w:rsidP="00730963">
      <w:pPr>
        <w:pStyle w:val="EndNoteBibliography"/>
        <w:jc w:val="left"/>
        <w:rPr>
          <w:rFonts w:asciiTheme="majorBidi" w:hAnsiTheme="majorBidi" w:cstheme="majorBidi"/>
          <w:sz w:val="20"/>
          <w:szCs w:val="20"/>
        </w:rPr>
      </w:pPr>
      <w:r w:rsidRPr="00730963">
        <w:rPr>
          <w:rFonts w:asciiTheme="majorBidi" w:hAnsiTheme="majorBidi" w:cstheme="majorBidi"/>
          <w:sz w:val="20"/>
          <w:szCs w:val="20"/>
        </w:rPr>
        <w:t>3.</w:t>
      </w:r>
      <w:r w:rsidRPr="00730963">
        <w:rPr>
          <w:rFonts w:asciiTheme="majorBidi" w:hAnsiTheme="majorBidi" w:cstheme="majorBidi"/>
          <w:sz w:val="20"/>
          <w:szCs w:val="20"/>
        </w:rPr>
        <w:tab/>
        <w:t>Vigne G, Gaudino C, Rogowski I, Alloatti G, Hautier C. Activity profile in elite Italian soccer team. Int J Sports Med. 2010;31(5):304-10.</w:t>
      </w:r>
    </w:p>
    <w:p w14:paraId="44908C5A" w14:textId="132BE3AE" w:rsidR="00E6623F" w:rsidRPr="00C638D9" w:rsidRDefault="00215E17" w:rsidP="00730963">
      <w:r w:rsidRPr="00730963">
        <w:rPr>
          <w:rFonts w:asciiTheme="majorBidi" w:hAnsiTheme="majorBidi" w:cstheme="majorBidi"/>
          <w:sz w:val="20"/>
          <w:szCs w:val="20"/>
        </w:rPr>
        <w:fldChar w:fldCharType="end"/>
      </w:r>
    </w:p>
    <w:sectPr w:rsidR="00E6623F" w:rsidRPr="00C638D9" w:rsidSect="00CB2035">
      <w:pgSz w:w="12240" w:h="15840"/>
      <w:pgMar w:top="490" w:right="1138" w:bottom="850" w:left="113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05364" w14:textId="77777777" w:rsidR="00547796" w:rsidRDefault="00547796" w:rsidP="00234394">
      <w:pPr>
        <w:spacing w:after="0" w:line="240" w:lineRule="auto"/>
      </w:pPr>
      <w:r>
        <w:separator/>
      </w:r>
    </w:p>
  </w:endnote>
  <w:endnote w:type="continuationSeparator" w:id="0">
    <w:p w14:paraId="0D1F1692" w14:textId="77777777" w:rsidR="00547796" w:rsidRDefault="00547796" w:rsidP="0023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723122"/>
      <w:docPartObj>
        <w:docPartGallery w:val="Page Numbers (Bottom of Page)"/>
        <w:docPartUnique/>
      </w:docPartObj>
    </w:sdtPr>
    <w:sdtEndPr>
      <w:rPr>
        <w:noProof/>
      </w:rPr>
    </w:sdtEndPr>
    <w:sdtContent>
      <w:p w14:paraId="0201CDDF" w14:textId="77777777" w:rsidR="00DA2063" w:rsidRDefault="00DA2063">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1A438356" w14:textId="77777777" w:rsidR="00B272B8" w:rsidRPr="00EE2775" w:rsidRDefault="00B272B8">
    <w:pPr>
      <w:pStyle w:val="Footer"/>
      <w:rPr>
        <w:rFonts w:asciiTheme="majorBidi" w:hAnsiTheme="majorBidi" w:cstheme="majorBidi"/>
        <w:b/>
        <w:bCs/>
        <w:i/>
        <w:iCs/>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4588444"/>
      <w:docPartObj>
        <w:docPartGallery w:val="Page Numbers (Bottom of Page)"/>
        <w:docPartUnique/>
      </w:docPartObj>
    </w:sdtPr>
    <w:sdtEndPr>
      <w:rPr>
        <w:noProof/>
      </w:rPr>
    </w:sdtEndPr>
    <w:sdtContent>
      <w:p w14:paraId="7303996E" w14:textId="77777777" w:rsidR="00DA2063" w:rsidRDefault="00DA2063">
        <w:pPr>
          <w:pStyle w:val="Footer"/>
          <w:jc w:val="right"/>
        </w:pPr>
        <w:r>
          <w:fldChar w:fldCharType="begin"/>
        </w:r>
        <w:r>
          <w:instrText xml:space="preserve"> PAGE   \* MERGEFORMAT </w:instrText>
        </w:r>
        <w:r>
          <w:fldChar w:fldCharType="separate"/>
        </w:r>
        <w:r w:rsidR="00C638D9">
          <w:rPr>
            <w:noProof/>
          </w:rPr>
          <w:t>5</w:t>
        </w:r>
        <w:r>
          <w:rPr>
            <w:noProof/>
          </w:rPr>
          <w:fldChar w:fldCharType="end"/>
        </w:r>
      </w:p>
    </w:sdtContent>
  </w:sdt>
  <w:p w14:paraId="6C220ACB" w14:textId="529CC54E" w:rsidR="00B272B8" w:rsidRPr="00C638D9" w:rsidRDefault="0053420C" w:rsidP="00C638D9">
    <w:pPr>
      <w:pStyle w:val="Footer"/>
      <w:rPr>
        <w:rFonts w:asciiTheme="majorBidi" w:hAnsiTheme="majorBidi" w:cstheme="majorBidi"/>
        <w:i/>
        <w:iCs/>
      </w:rPr>
    </w:pPr>
    <w:r w:rsidRPr="0053420C">
      <w:rPr>
        <w:rFonts w:asciiTheme="majorBidi" w:hAnsiTheme="majorBidi" w:cstheme="majorBidi"/>
        <w:i/>
        <w:iCs/>
      </w:rPr>
      <w:t>Asian Exercise and Sport Science Journal</w:t>
    </w:r>
    <w:r>
      <w:rPr>
        <w:rFonts w:asciiTheme="majorBidi" w:hAnsiTheme="majorBidi" w:cstheme="majorBidi"/>
        <w:i/>
        <w:iCs/>
      </w:rPr>
      <w:t xml:space="preserve">, </w:t>
    </w:r>
    <w:r w:rsidRPr="00C638D9">
      <w:rPr>
        <w:rFonts w:asciiTheme="majorBidi" w:hAnsiTheme="majorBidi" w:cstheme="majorBidi"/>
        <w:i/>
        <w:iCs/>
      </w:rPr>
      <w:t>official</w:t>
    </w:r>
    <w:r w:rsidR="00C638D9" w:rsidRPr="00C638D9">
      <w:rPr>
        <w:rFonts w:asciiTheme="majorBidi" w:hAnsiTheme="majorBidi" w:cstheme="majorBidi"/>
        <w:i/>
        <w:iCs/>
      </w:rPr>
      <w:t xml:space="preserve"> jour</w:t>
    </w:r>
    <w:r w:rsidR="00C638D9">
      <w:rPr>
        <w:rFonts w:asciiTheme="majorBidi" w:hAnsiTheme="majorBidi" w:cstheme="majorBidi"/>
        <w:i/>
        <w:iCs/>
      </w:rPr>
      <w:t>nal</w:t>
    </w:r>
    <w:r w:rsidR="00C638D9" w:rsidRPr="00C638D9">
      <w:rPr>
        <w:rFonts w:asciiTheme="majorBidi" w:hAnsiTheme="majorBidi" w:cstheme="majorBidi"/>
        <w:i/>
        <w:iCs/>
      </w:rPr>
      <w:t xml:space="preserve"> of AES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A9FF5" w14:textId="77777777" w:rsidR="00234394" w:rsidRDefault="00DB1D0E" w:rsidP="00DB1D0E">
    <w:pPr>
      <w:pStyle w:val="Footer"/>
      <w:tabs>
        <w:tab w:val="clear" w:pos="4680"/>
        <w:tab w:val="clear" w:pos="9360"/>
        <w:tab w:val="left" w:pos="2115"/>
      </w:tabs>
      <w:rPr>
        <w:b/>
        <w:bCs/>
      </w:rPr>
    </w:pPr>
    <w:r>
      <w:rPr>
        <w:b/>
        <w:bCs/>
      </w:rPr>
      <w:tab/>
    </w:r>
  </w:p>
  <w:p w14:paraId="721773E9" w14:textId="77777777" w:rsidR="00234394" w:rsidRDefault="00DB1D0E" w:rsidP="00234394">
    <w:pPr>
      <w:pStyle w:val="Footer"/>
      <w:rPr>
        <w:b/>
        <w:bCs/>
      </w:rPr>
    </w:pPr>
    <w:r>
      <w:rPr>
        <w:b/>
        <w:bCs/>
        <w:noProof/>
      </w:rPr>
      <w:drawing>
        <wp:inline distT="0" distB="0" distL="0" distR="0" wp14:anchorId="4764A92F" wp14:editId="7BBB5706">
          <wp:extent cx="5943600" cy="6623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er.png"/>
                  <pic:cNvPicPr/>
                </pic:nvPicPr>
                <pic:blipFill>
                  <a:blip r:embed="rId1">
                    <a:extLst>
                      <a:ext uri="{28A0092B-C50C-407E-A947-70E740481C1C}">
                        <a14:useLocalDpi xmlns:a14="http://schemas.microsoft.com/office/drawing/2010/main" val="0"/>
                      </a:ext>
                    </a:extLst>
                  </a:blip>
                  <a:stretch>
                    <a:fillRect/>
                  </a:stretch>
                </pic:blipFill>
                <pic:spPr>
                  <a:xfrm>
                    <a:off x="0" y="0"/>
                    <a:ext cx="5943600" cy="662305"/>
                  </a:xfrm>
                  <a:prstGeom prst="rect">
                    <a:avLst/>
                  </a:prstGeom>
                </pic:spPr>
              </pic:pic>
            </a:graphicData>
          </a:graphic>
        </wp:inline>
      </w:drawing>
    </w:r>
  </w:p>
  <w:p w14:paraId="08C69FCB" w14:textId="77777777" w:rsidR="00234394" w:rsidRDefault="00234394">
    <w:pPr>
      <w:pStyle w:val="Foo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EB05C" w14:textId="77777777" w:rsidR="00547796" w:rsidRDefault="00547796" w:rsidP="00234394">
      <w:pPr>
        <w:spacing w:after="0" w:line="240" w:lineRule="auto"/>
      </w:pPr>
      <w:r>
        <w:separator/>
      </w:r>
    </w:p>
  </w:footnote>
  <w:footnote w:type="continuationSeparator" w:id="0">
    <w:p w14:paraId="63760092" w14:textId="77777777" w:rsidR="00547796" w:rsidRDefault="00547796" w:rsidP="002343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4E167" w14:textId="77777777" w:rsidR="00DA2063" w:rsidRDefault="00DA2063">
    <w:pPr>
      <w:pStyle w:val="Header"/>
    </w:pPr>
    <w:r>
      <w:rPr>
        <w:noProof/>
      </w:rPr>
      <mc:AlternateContent>
        <mc:Choice Requires="wps">
          <w:drawing>
            <wp:anchor distT="0" distB="0" distL="118745" distR="118745" simplePos="0" relativeHeight="251660288" behindDoc="1" locked="0" layoutInCell="1" allowOverlap="0" wp14:anchorId="40908FC1" wp14:editId="04E7B057">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06710C" w14:textId="240BB396" w:rsidR="00DA2063" w:rsidRDefault="00024F31" w:rsidP="00854643">
                          <w:pPr>
                            <w:pStyle w:val="Header"/>
                            <w:tabs>
                              <w:tab w:val="clear" w:pos="4680"/>
                              <w:tab w:val="clear" w:pos="9360"/>
                            </w:tabs>
                            <w:rPr>
                              <w:caps/>
                              <w:color w:val="FFFFFF" w:themeColor="background1"/>
                              <w:rtl/>
                              <w:lang w:bidi="fa-IR"/>
                            </w:rPr>
                          </w:pPr>
                          <w:r>
                            <w:rPr>
                              <w:caps/>
                              <w:color w:val="FFFFFF" w:themeColor="background1"/>
                            </w:rPr>
                            <w:t>Running</w:t>
                          </w:r>
                          <w:r w:rsidR="00FA13B7">
                            <w:rPr>
                              <w:caps/>
                              <w:color w:val="FFFFFF" w:themeColor="background1"/>
                            </w:rPr>
                            <w:t xml:space="preserve"> title         </w:t>
                          </w:r>
                          <w:r>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Vol.</w:t>
                          </w:r>
                          <w:r w:rsidR="00854643">
                            <w:rPr>
                              <w:caps/>
                              <w:color w:val="FFFFFF" w:themeColor="background1"/>
                            </w:rPr>
                            <w:t xml:space="preserve"> 5</w:t>
                          </w:r>
                          <w:r w:rsidR="00FA13B7">
                            <w:rPr>
                              <w:caps/>
                              <w:color w:val="FFFFFF" w:themeColor="background1"/>
                            </w:rPr>
                            <w:t xml:space="preserve"> (</w:t>
                          </w:r>
                          <w:r w:rsidR="00854643">
                            <w:rPr>
                              <w:caps/>
                              <w:color w:val="FFFFFF" w:themeColor="background1"/>
                            </w:rPr>
                            <w:t>1</w:t>
                          </w:r>
                          <w:r w:rsidR="00FA13B7">
                            <w:rPr>
                              <w:caps/>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40908FC1" id="Rectangle 197" o:spid="_x0000_s1026" style="position:absolute;margin-left:0;margin-top:0;width:468.5pt;height:21.3pt;z-index:-251656192;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" o:allowoverlap="f" fillcolor="#5b9bd5 [3204]" stroked="f" strokeweight="1pt">
              <v:textbox style="mso-fit-shape-to-text:t">
                <w:txbxContent>
                  <w:p w14:paraId="5D06710C" w14:textId="240BB396" w:rsidR="00DA2063" w:rsidRDefault="00024F31" w:rsidP="00854643">
                    <w:pPr>
                      <w:pStyle w:val="Header"/>
                      <w:tabs>
                        <w:tab w:val="clear" w:pos="4680"/>
                        <w:tab w:val="clear" w:pos="9360"/>
                      </w:tabs>
                      <w:rPr>
                        <w:caps/>
                        <w:color w:val="FFFFFF" w:themeColor="background1"/>
                        <w:rtl/>
                        <w:lang w:bidi="fa-IR"/>
                      </w:rPr>
                    </w:pPr>
                    <w:r>
                      <w:rPr>
                        <w:caps/>
                        <w:color w:val="FFFFFF" w:themeColor="background1"/>
                      </w:rPr>
                      <w:t>Running</w:t>
                    </w:r>
                    <w:r w:rsidR="00FA13B7">
                      <w:rPr>
                        <w:caps/>
                        <w:color w:val="FFFFFF" w:themeColor="background1"/>
                      </w:rPr>
                      <w:t xml:space="preserve"> title         </w:t>
                    </w:r>
                    <w:r>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Vol.</w:t>
                    </w:r>
                    <w:r w:rsidR="00854643">
                      <w:rPr>
                        <w:caps/>
                        <w:color w:val="FFFFFF" w:themeColor="background1"/>
                      </w:rPr>
                      <w:t xml:space="preserve"> 5</w:t>
                    </w:r>
                    <w:r w:rsidR="00FA13B7">
                      <w:rPr>
                        <w:caps/>
                        <w:color w:val="FFFFFF" w:themeColor="background1"/>
                      </w:rPr>
                      <w:t xml:space="preserve"> (</w:t>
                    </w:r>
                    <w:r w:rsidR="00854643">
                      <w:rPr>
                        <w:caps/>
                        <w:color w:val="FFFFFF" w:themeColor="background1"/>
                      </w:rPr>
                      <w:t>1</w:t>
                    </w:r>
                    <w:r w:rsidR="00FA13B7">
                      <w:rPr>
                        <w:caps/>
                        <w:color w:val="FFFFFF" w:themeColor="background1"/>
                      </w:rPr>
                      <w:t>)</w:t>
                    </w:r>
                  </w:p>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CC4328"/>
    <w:multiLevelType w:val="hybridMultilevel"/>
    <w:tmpl w:val="4216954C"/>
    <w:lvl w:ilvl="0" w:tplc="935E28D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77572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13930"/>
    <w:rsid w:val="00021C09"/>
    <w:rsid w:val="00024F31"/>
    <w:rsid w:val="00027562"/>
    <w:rsid w:val="00027898"/>
    <w:rsid w:val="0003143F"/>
    <w:rsid w:val="00035CE4"/>
    <w:rsid w:val="0003739F"/>
    <w:rsid w:val="0003769B"/>
    <w:rsid w:val="000438F4"/>
    <w:rsid w:val="00055FED"/>
    <w:rsid w:val="00060372"/>
    <w:rsid w:val="000674FB"/>
    <w:rsid w:val="00067C13"/>
    <w:rsid w:val="00076C87"/>
    <w:rsid w:val="00077787"/>
    <w:rsid w:val="00082C84"/>
    <w:rsid w:val="000866F0"/>
    <w:rsid w:val="0009031B"/>
    <w:rsid w:val="00095DE9"/>
    <w:rsid w:val="000B16FF"/>
    <w:rsid w:val="000C5DBB"/>
    <w:rsid w:val="000C6C59"/>
    <w:rsid w:val="000D0C55"/>
    <w:rsid w:val="000D13CF"/>
    <w:rsid w:val="000D1A20"/>
    <w:rsid w:val="000D6CF3"/>
    <w:rsid w:val="000E4E2E"/>
    <w:rsid w:val="000F4526"/>
    <w:rsid w:val="00120A06"/>
    <w:rsid w:val="00122CCB"/>
    <w:rsid w:val="00134635"/>
    <w:rsid w:val="00134E56"/>
    <w:rsid w:val="00140FF2"/>
    <w:rsid w:val="00152454"/>
    <w:rsid w:val="0015451D"/>
    <w:rsid w:val="0016266F"/>
    <w:rsid w:val="0017540D"/>
    <w:rsid w:val="001831F2"/>
    <w:rsid w:val="00190472"/>
    <w:rsid w:val="0019529C"/>
    <w:rsid w:val="00196A40"/>
    <w:rsid w:val="00197B5D"/>
    <w:rsid w:val="001A50FF"/>
    <w:rsid w:val="001B244C"/>
    <w:rsid w:val="001C6F7D"/>
    <w:rsid w:val="001D4376"/>
    <w:rsid w:val="001D7C9C"/>
    <w:rsid w:val="001E4E48"/>
    <w:rsid w:val="001F4B79"/>
    <w:rsid w:val="001F7A08"/>
    <w:rsid w:val="002005D7"/>
    <w:rsid w:val="00204C93"/>
    <w:rsid w:val="00215834"/>
    <w:rsid w:val="00215E17"/>
    <w:rsid w:val="00216FB7"/>
    <w:rsid w:val="002268C9"/>
    <w:rsid w:val="00231FC6"/>
    <w:rsid w:val="00234394"/>
    <w:rsid w:val="0024315F"/>
    <w:rsid w:val="002444EF"/>
    <w:rsid w:val="00252AC3"/>
    <w:rsid w:val="00264A6B"/>
    <w:rsid w:val="0026531F"/>
    <w:rsid w:val="00265D0D"/>
    <w:rsid w:val="00267DE3"/>
    <w:rsid w:val="00273BCA"/>
    <w:rsid w:val="00273C72"/>
    <w:rsid w:val="00277DAB"/>
    <w:rsid w:val="00296C93"/>
    <w:rsid w:val="002A7F65"/>
    <w:rsid w:val="002B074A"/>
    <w:rsid w:val="002B282E"/>
    <w:rsid w:val="002C46B9"/>
    <w:rsid w:val="002D005E"/>
    <w:rsid w:val="002D21DB"/>
    <w:rsid w:val="002D7024"/>
    <w:rsid w:val="002E581A"/>
    <w:rsid w:val="002F1F1C"/>
    <w:rsid w:val="002F38A7"/>
    <w:rsid w:val="00303AF4"/>
    <w:rsid w:val="003046B0"/>
    <w:rsid w:val="0031388F"/>
    <w:rsid w:val="00314427"/>
    <w:rsid w:val="00341563"/>
    <w:rsid w:val="0034511C"/>
    <w:rsid w:val="003531DF"/>
    <w:rsid w:val="00362E3C"/>
    <w:rsid w:val="003632D2"/>
    <w:rsid w:val="003666F6"/>
    <w:rsid w:val="00370503"/>
    <w:rsid w:val="00373638"/>
    <w:rsid w:val="0038045F"/>
    <w:rsid w:val="00383D47"/>
    <w:rsid w:val="003A2241"/>
    <w:rsid w:val="003A5D09"/>
    <w:rsid w:val="003B24B6"/>
    <w:rsid w:val="003B2874"/>
    <w:rsid w:val="003C0B3A"/>
    <w:rsid w:val="003C397F"/>
    <w:rsid w:val="003C526F"/>
    <w:rsid w:val="003D4C1C"/>
    <w:rsid w:val="003E0BFB"/>
    <w:rsid w:val="003E4E27"/>
    <w:rsid w:val="003F2838"/>
    <w:rsid w:val="003F5113"/>
    <w:rsid w:val="003F56EE"/>
    <w:rsid w:val="00400AD4"/>
    <w:rsid w:val="0040291B"/>
    <w:rsid w:val="00416582"/>
    <w:rsid w:val="00425CFA"/>
    <w:rsid w:val="004409E0"/>
    <w:rsid w:val="004435DD"/>
    <w:rsid w:val="00444599"/>
    <w:rsid w:val="0045534E"/>
    <w:rsid w:val="00457919"/>
    <w:rsid w:val="00467240"/>
    <w:rsid w:val="004748B0"/>
    <w:rsid w:val="004760AC"/>
    <w:rsid w:val="004904B8"/>
    <w:rsid w:val="004B0A3A"/>
    <w:rsid w:val="004B7FF0"/>
    <w:rsid w:val="004C2ABB"/>
    <w:rsid w:val="004D432E"/>
    <w:rsid w:val="004F6EEA"/>
    <w:rsid w:val="00505602"/>
    <w:rsid w:val="0051078F"/>
    <w:rsid w:val="005123CE"/>
    <w:rsid w:val="00513E0F"/>
    <w:rsid w:val="005163D5"/>
    <w:rsid w:val="00522714"/>
    <w:rsid w:val="005244CC"/>
    <w:rsid w:val="0053420C"/>
    <w:rsid w:val="00534485"/>
    <w:rsid w:val="00547796"/>
    <w:rsid w:val="00560BB6"/>
    <w:rsid w:val="00564EF4"/>
    <w:rsid w:val="005742EF"/>
    <w:rsid w:val="00581C23"/>
    <w:rsid w:val="005901D8"/>
    <w:rsid w:val="00591D8E"/>
    <w:rsid w:val="00596100"/>
    <w:rsid w:val="005A0281"/>
    <w:rsid w:val="005B375A"/>
    <w:rsid w:val="005C2F93"/>
    <w:rsid w:val="005F2738"/>
    <w:rsid w:val="005F2C92"/>
    <w:rsid w:val="005F3B53"/>
    <w:rsid w:val="005F476D"/>
    <w:rsid w:val="005F5A5B"/>
    <w:rsid w:val="006018A3"/>
    <w:rsid w:val="00606E58"/>
    <w:rsid w:val="00617494"/>
    <w:rsid w:val="00631798"/>
    <w:rsid w:val="00640466"/>
    <w:rsid w:val="0064232A"/>
    <w:rsid w:val="00650369"/>
    <w:rsid w:val="00650508"/>
    <w:rsid w:val="00664666"/>
    <w:rsid w:val="006671F3"/>
    <w:rsid w:val="0067311D"/>
    <w:rsid w:val="00682925"/>
    <w:rsid w:val="00694C0A"/>
    <w:rsid w:val="00695C64"/>
    <w:rsid w:val="006A1637"/>
    <w:rsid w:val="006A22DE"/>
    <w:rsid w:val="006B044B"/>
    <w:rsid w:val="006B5DC6"/>
    <w:rsid w:val="006B7512"/>
    <w:rsid w:val="006C4169"/>
    <w:rsid w:val="006C5B22"/>
    <w:rsid w:val="006D149E"/>
    <w:rsid w:val="006D2088"/>
    <w:rsid w:val="006D26FD"/>
    <w:rsid w:val="006D74BD"/>
    <w:rsid w:val="006E2C94"/>
    <w:rsid w:val="006E412A"/>
    <w:rsid w:val="006E43A4"/>
    <w:rsid w:val="006F5FD3"/>
    <w:rsid w:val="007006B0"/>
    <w:rsid w:val="00706374"/>
    <w:rsid w:val="007172BE"/>
    <w:rsid w:val="00722320"/>
    <w:rsid w:val="00723B4A"/>
    <w:rsid w:val="00730963"/>
    <w:rsid w:val="0073736C"/>
    <w:rsid w:val="007641C4"/>
    <w:rsid w:val="00766FD8"/>
    <w:rsid w:val="007969E5"/>
    <w:rsid w:val="007A1CA9"/>
    <w:rsid w:val="007B625E"/>
    <w:rsid w:val="007C2E38"/>
    <w:rsid w:val="007C2FFC"/>
    <w:rsid w:val="007C3213"/>
    <w:rsid w:val="007C3CC7"/>
    <w:rsid w:val="007D6639"/>
    <w:rsid w:val="007E081B"/>
    <w:rsid w:val="007E7125"/>
    <w:rsid w:val="007F0CEA"/>
    <w:rsid w:val="007F1E2F"/>
    <w:rsid w:val="007F3475"/>
    <w:rsid w:val="007F373F"/>
    <w:rsid w:val="007F4F4D"/>
    <w:rsid w:val="007F5FC1"/>
    <w:rsid w:val="007F6B25"/>
    <w:rsid w:val="00804321"/>
    <w:rsid w:val="0081399F"/>
    <w:rsid w:val="00814267"/>
    <w:rsid w:val="0081428A"/>
    <w:rsid w:val="0081516C"/>
    <w:rsid w:val="008235A2"/>
    <w:rsid w:val="00826293"/>
    <w:rsid w:val="00833218"/>
    <w:rsid w:val="00834FE4"/>
    <w:rsid w:val="00835926"/>
    <w:rsid w:val="00842EF3"/>
    <w:rsid w:val="00847788"/>
    <w:rsid w:val="00851E0D"/>
    <w:rsid w:val="008524D3"/>
    <w:rsid w:val="008525B8"/>
    <w:rsid w:val="00854643"/>
    <w:rsid w:val="00855854"/>
    <w:rsid w:val="0085772A"/>
    <w:rsid w:val="008657DE"/>
    <w:rsid w:val="00871CD5"/>
    <w:rsid w:val="00874901"/>
    <w:rsid w:val="0087491B"/>
    <w:rsid w:val="00880C34"/>
    <w:rsid w:val="008933AD"/>
    <w:rsid w:val="008A6498"/>
    <w:rsid w:val="008D0E2E"/>
    <w:rsid w:val="008D6473"/>
    <w:rsid w:val="008F5CB5"/>
    <w:rsid w:val="009003D9"/>
    <w:rsid w:val="00901B35"/>
    <w:rsid w:val="00910525"/>
    <w:rsid w:val="00924C36"/>
    <w:rsid w:val="009317C4"/>
    <w:rsid w:val="00932164"/>
    <w:rsid w:val="00932EB1"/>
    <w:rsid w:val="0093700A"/>
    <w:rsid w:val="0094086D"/>
    <w:rsid w:val="00940DFD"/>
    <w:rsid w:val="0095109B"/>
    <w:rsid w:val="009561E6"/>
    <w:rsid w:val="00956914"/>
    <w:rsid w:val="00957E0D"/>
    <w:rsid w:val="00964055"/>
    <w:rsid w:val="00964C2A"/>
    <w:rsid w:val="00965F73"/>
    <w:rsid w:val="00970517"/>
    <w:rsid w:val="009777B1"/>
    <w:rsid w:val="0098051F"/>
    <w:rsid w:val="00981B90"/>
    <w:rsid w:val="00982C41"/>
    <w:rsid w:val="00990449"/>
    <w:rsid w:val="009923B8"/>
    <w:rsid w:val="009932DF"/>
    <w:rsid w:val="009A06C0"/>
    <w:rsid w:val="009B4508"/>
    <w:rsid w:val="009B4597"/>
    <w:rsid w:val="009C53AD"/>
    <w:rsid w:val="009D24F9"/>
    <w:rsid w:val="009D6D42"/>
    <w:rsid w:val="009E368A"/>
    <w:rsid w:val="00A05CCD"/>
    <w:rsid w:val="00A20C54"/>
    <w:rsid w:val="00A23664"/>
    <w:rsid w:val="00A24A9C"/>
    <w:rsid w:val="00A24B5D"/>
    <w:rsid w:val="00A25B6E"/>
    <w:rsid w:val="00A3014F"/>
    <w:rsid w:val="00A3354F"/>
    <w:rsid w:val="00A35A64"/>
    <w:rsid w:val="00A36439"/>
    <w:rsid w:val="00A40B3B"/>
    <w:rsid w:val="00A45185"/>
    <w:rsid w:val="00A53B6A"/>
    <w:rsid w:val="00A5493C"/>
    <w:rsid w:val="00A56EB7"/>
    <w:rsid w:val="00A731FD"/>
    <w:rsid w:val="00A745DB"/>
    <w:rsid w:val="00A77945"/>
    <w:rsid w:val="00A963B2"/>
    <w:rsid w:val="00AB0D34"/>
    <w:rsid w:val="00AC2564"/>
    <w:rsid w:val="00AD7058"/>
    <w:rsid w:val="00AD7D9C"/>
    <w:rsid w:val="00AE1E99"/>
    <w:rsid w:val="00AE3182"/>
    <w:rsid w:val="00AE35B4"/>
    <w:rsid w:val="00AE6DA1"/>
    <w:rsid w:val="00B04DD3"/>
    <w:rsid w:val="00B174F7"/>
    <w:rsid w:val="00B22CCD"/>
    <w:rsid w:val="00B272B8"/>
    <w:rsid w:val="00B34776"/>
    <w:rsid w:val="00B34A6A"/>
    <w:rsid w:val="00B5488E"/>
    <w:rsid w:val="00B56CD7"/>
    <w:rsid w:val="00B642EB"/>
    <w:rsid w:val="00B64B7C"/>
    <w:rsid w:val="00B76AD1"/>
    <w:rsid w:val="00B8169C"/>
    <w:rsid w:val="00B86659"/>
    <w:rsid w:val="00B86D29"/>
    <w:rsid w:val="00B9046B"/>
    <w:rsid w:val="00B9398B"/>
    <w:rsid w:val="00B93A25"/>
    <w:rsid w:val="00B94F5F"/>
    <w:rsid w:val="00B95B2C"/>
    <w:rsid w:val="00B95CF5"/>
    <w:rsid w:val="00B97BA9"/>
    <w:rsid w:val="00BA195D"/>
    <w:rsid w:val="00BA47AD"/>
    <w:rsid w:val="00BA627A"/>
    <w:rsid w:val="00BB4485"/>
    <w:rsid w:val="00BB648F"/>
    <w:rsid w:val="00BC7CAA"/>
    <w:rsid w:val="00BD209E"/>
    <w:rsid w:val="00BD422A"/>
    <w:rsid w:val="00BD7794"/>
    <w:rsid w:val="00BE1D4C"/>
    <w:rsid w:val="00BE5493"/>
    <w:rsid w:val="00BF10C6"/>
    <w:rsid w:val="00BF240C"/>
    <w:rsid w:val="00BF2C68"/>
    <w:rsid w:val="00BF48D7"/>
    <w:rsid w:val="00C01A35"/>
    <w:rsid w:val="00C03191"/>
    <w:rsid w:val="00C048D8"/>
    <w:rsid w:val="00C13A5C"/>
    <w:rsid w:val="00C24C5F"/>
    <w:rsid w:val="00C26894"/>
    <w:rsid w:val="00C32170"/>
    <w:rsid w:val="00C339CD"/>
    <w:rsid w:val="00C40942"/>
    <w:rsid w:val="00C427B0"/>
    <w:rsid w:val="00C47135"/>
    <w:rsid w:val="00C50194"/>
    <w:rsid w:val="00C638D9"/>
    <w:rsid w:val="00C64892"/>
    <w:rsid w:val="00C70EB9"/>
    <w:rsid w:val="00C77AA5"/>
    <w:rsid w:val="00C849C8"/>
    <w:rsid w:val="00C84A78"/>
    <w:rsid w:val="00C92F7A"/>
    <w:rsid w:val="00CB4BF3"/>
    <w:rsid w:val="00CC130D"/>
    <w:rsid w:val="00CC62AD"/>
    <w:rsid w:val="00CD1170"/>
    <w:rsid w:val="00CD749F"/>
    <w:rsid w:val="00CE20EA"/>
    <w:rsid w:val="00CE3884"/>
    <w:rsid w:val="00CF0954"/>
    <w:rsid w:val="00CF3F3B"/>
    <w:rsid w:val="00CF7B9E"/>
    <w:rsid w:val="00D0656D"/>
    <w:rsid w:val="00D13930"/>
    <w:rsid w:val="00D15154"/>
    <w:rsid w:val="00D202D4"/>
    <w:rsid w:val="00D32384"/>
    <w:rsid w:val="00D334B3"/>
    <w:rsid w:val="00D34BBF"/>
    <w:rsid w:val="00D35F40"/>
    <w:rsid w:val="00D40FEB"/>
    <w:rsid w:val="00D41692"/>
    <w:rsid w:val="00D42A43"/>
    <w:rsid w:val="00D462B4"/>
    <w:rsid w:val="00D5264F"/>
    <w:rsid w:val="00D824A7"/>
    <w:rsid w:val="00D87F03"/>
    <w:rsid w:val="00D93A47"/>
    <w:rsid w:val="00D96A01"/>
    <w:rsid w:val="00DA2063"/>
    <w:rsid w:val="00DB1854"/>
    <w:rsid w:val="00DB1D0E"/>
    <w:rsid w:val="00DB1D7C"/>
    <w:rsid w:val="00DB4407"/>
    <w:rsid w:val="00DB5333"/>
    <w:rsid w:val="00DD1A16"/>
    <w:rsid w:val="00DE3CE9"/>
    <w:rsid w:val="00DF51DE"/>
    <w:rsid w:val="00DF78DD"/>
    <w:rsid w:val="00E0424A"/>
    <w:rsid w:val="00E11308"/>
    <w:rsid w:val="00E13017"/>
    <w:rsid w:val="00E21009"/>
    <w:rsid w:val="00E24EBD"/>
    <w:rsid w:val="00E30040"/>
    <w:rsid w:val="00E33188"/>
    <w:rsid w:val="00E43826"/>
    <w:rsid w:val="00E46ACD"/>
    <w:rsid w:val="00E57B94"/>
    <w:rsid w:val="00E64EDC"/>
    <w:rsid w:val="00E6623F"/>
    <w:rsid w:val="00E819E3"/>
    <w:rsid w:val="00E90408"/>
    <w:rsid w:val="00EA1C72"/>
    <w:rsid w:val="00EA2DA9"/>
    <w:rsid w:val="00EA4F91"/>
    <w:rsid w:val="00EB06D7"/>
    <w:rsid w:val="00EB1F00"/>
    <w:rsid w:val="00EB6A2B"/>
    <w:rsid w:val="00EC257E"/>
    <w:rsid w:val="00ED58E8"/>
    <w:rsid w:val="00EE2775"/>
    <w:rsid w:val="00EF0263"/>
    <w:rsid w:val="00EF3DE2"/>
    <w:rsid w:val="00F26529"/>
    <w:rsid w:val="00F3271C"/>
    <w:rsid w:val="00F44338"/>
    <w:rsid w:val="00F45A2B"/>
    <w:rsid w:val="00F45AB9"/>
    <w:rsid w:val="00F4771A"/>
    <w:rsid w:val="00F47E18"/>
    <w:rsid w:val="00F54A46"/>
    <w:rsid w:val="00F57EF7"/>
    <w:rsid w:val="00F6193B"/>
    <w:rsid w:val="00F6443A"/>
    <w:rsid w:val="00F672B8"/>
    <w:rsid w:val="00F67A92"/>
    <w:rsid w:val="00F73B78"/>
    <w:rsid w:val="00F85DD0"/>
    <w:rsid w:val="00F908CB"/>
    <w:rsid w:val="00F9706F"/>
    <w:rsid w:val="00FA13B7"/>
    <w:rsid w:val="00FA18AC"/>
    <w:rsid w:val="00FA1E6F"/>
    <w:rsid w:val="00FA4630"/>
    <w:rsid w:val="00FA4717"/>
    <w:rsid w:val="00FE0AEB"/>
    <w:rsid w:val="00FE1B95"/>
    <w:rsid w:val="00FF4BD4"/>
    <w:rsid w:val="00FF7C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474778"/>
  <w15:chartTrackingRefBased/>
  <w15:docId w15:val="{111073AE-51A5-4FCE-8543-B8F661252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93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39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13930"/>
    <w:pPr>
      <w:spacing w:after="200" w:line="240" w:lineRule="auto"/>
    </w:pPr>
    <w:rPr>
      <w:i/>
      <w:iCs/>
      <w:color w:val="44546A" w:themeColor="text2"/>
      <w:sz w:val="18"/>
      <w:szCs w:val="18"/>
    </w:rPr>
  </w:style>
  <w:style w:type="paragraph" w:styleId="ListParagraph">
    <w:name w:val="List Paragraph"/>
    <w:basedOn w:val="Normal"/>
    <w:uiPriority w:val="34"/>
    <w:qFormat/>
    <w:rsid w:val="00D13930"/>
    <w:pPr>
      <w:ind w:left="720"/>
      <w:contextualSpacing/>
    </w:pPr>
  </w:style>
  <w:style w:type="paragraph" w:customStyle="1" w:styleId="EndNoteBibliographyTitle">
    <w:name w:val="EndNote Bibliography Title"/>
    <w:basedOn w:val="Normal"/>
    <w:link w:val="EndNoteBibliographyTitleChar"/>
    <w:rsid w:val="00D139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3930"/>
    <w:rPr>
      <w:rFonts w:ascii="Calibri" w:hAnsi="Calibri" w:cs="Calibri"/>
      <w:noProof/>
    </w:rPr>
  </w:style>
  <w:style w:type="paragraph" w:customStyle="1" w:styleId="EndNoteBibliography">
    <w:name w:val="EndNote Bibliography"/>
    <w:basedOn w:val="Normal"/>
    <w:link w:val="EndNoteBibliographyChar"/>
    <w:rsid w:val="00D13930"/>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D13930"/>
    <w:rPr>
      <w:rFonts w:ascii="Calibri" w:hAnsi="Calibri" w:cs="Calibri"/>
      <w:noProof/>
    </w:rPr>
  </w:style>
  <w:style w:type="character" w:styleId="Hyperlink">
    <w:name w:val="Hyperlink"/>
    <w:basedOn w:val="DefaultParagraphFont"/>
    <w:uiPriority w:val="99"/>
    <w:unhideWhenUsed/>
    <w:rsid w:val="00D13930"/>
    <w:rPr>
      <w:color w:val="0563C1" w:themeColor="hyperlink"/>
      <w:u w:val="single"/>
    </w:rPr>
  </w:style>
  <w:style w:type="paragraph" w:styleId="Header">
    <w:name w:val="header"/>
    <w:basedOn w:val="Normal"/>
    <w:link w:val="HeaderChar"/>
    <w:uiPriority w:val="99"/>
    <w:unhideWhenUsed/>
    <w:rsid w:val="0023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4394"/>
  </w:style>
  <w:style w:type="paragraph" w:styleId="Footer">
    <w:name w:val="footer"/>
    <w:basedOn w:val="Normal"/>
    <w:link w:val="FooterChar"/>
    <w:uiPriority w:val="99"/>
    <w:unhideWhenUsed/>
    <w:rsid w:val="0023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4394"/>
  </w:style>
  <w:style w:type="character" w:customStyle="1" w:styleId="st">
    <w:name w:val="st"/>
    <w:basedOn w:val="DefaultParagraphFont"/>
    <w:rsid w:val="00234394"/>
  </w:style>
  <w:style w:type="character" w:customStyle="1" w:styleId="tgc">
    <w:name w:val="_tgc"/>
    <w:basedOn w:val="DefaultParagraphFont"/>
    <w:rsid w:val="00EF0263"/>
  </w:style>
  <w:style w:type="paragraph" w:styleId="BalloonText">
    <w:name w:val="Balloon Text"/>
    <w:basedOn w:val="Normal"/>
    <w:link w:val="BalloonTextChar"/>
    <w:uiPriority w:val="99"/>
    <w:semiHidden/>
    <w:unhideWhenUsed/>
    <w:rsid w:val="005342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2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1132</Words>
  <Characters>645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Ali Reza Amani</cp:lastModifiedBy>
  <cp:revision>4</cp:revision>
  <dcterms:created xsi:type="dcterms:W3CDTF">2019-04-21T05:01:00Z</dcterms:created>
  <dcterms:modified xsi:type="dcterms:W3CDTF">2022-11-13T05:14:00Z</dcterms:modified>
</cp:coreProperties>
</file>